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737857"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F77D3A" w:rsidRDefault="00F77D3A">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F77D3A" w:rsidRDefault="00F77D3A">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F77D3A" w:rsidRDefault="00F77D3A">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F77D3A" w:rsidRDefault="00F77D3A">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F77D3A"/>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F77D3A" w:rsidRDefault="00F77D3A"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F77D3A" w:rsidRPr="00DD24C9" w:rsidRDefault="00F77D3A"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F77D3A" w:rsidRPr="00DD24C9" w:rsidRDefault="00F77D3A"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F77D3A" w:rsidRPr="00DD24C9" w:rsidRDefault="00F77D3A"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F77D3A" w:rsidRDefault="00F77D3A">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F77D3A" w:rsidRDefault="00F77D3A">
                            <w:pPr>
                              <w:pStyle w:val="NoSpacing"/>
                              <w:rPr>
                                <w:i/>
                                <w:color w:val="262626" w:themeColor="text1" w:themeTint="D9"/>
                                <w:sz w:val="32"/>
                                <w:szCs w:val="32"/>
                                <w:lang w:val="en-GB"/>
                              </w:rPr>
                            </w:pPr>
                          </w:p>
                          <w:p w14:paraId="0C602092" w14:textId="77777777" w:rsidR="00F77D3A" w:rsidRPr="00E778AB" w:rsidRDefault="00F77D3A"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F77D3A" w:rsidRPr="00DD24C9" w:rsidRDefault="00F77D3A">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F77D3A" w:rsidRDefault="00F77D3A"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F77D3A" w:rsidRPr="00DD24C9" w:rsidRDefault="00F77D3A"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77777777" w:rsidR="00F77D3A" w:rsidRPr="00DD24C9" w:rsidRDefault="00F77D3A"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F77D3A" w:rsidRPr="00DD24C9" w:rsidRDefault="00F77D3A"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F77D3A" w:rsidRDefault="00F77D3A">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F77D3A" w:rsidRDefault="00F77D3A">
                      <w:pPr>
                        <w:pStyle w:val="NoSpacing"/>
                        <w:rPr>
                          <w:i/>
                          <w:color w:val="262626" w:themeColor="text1" w:themeTint="D9"/>
                          <w:sz w:val="32"/>
                          <w:szCs w:val="32"/>
                          <w:lang w:val="en-GB"/>
                        </w:rPr>
                      </w:pPr>
                    </w:p>
                    <w:p w14:paraId="0C602092" w14:textId="77777777" w:rsidR="00F77D3A" w:rsidRPr="00E778AB" w:rsidRDefault="00F77D3A"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F77D3A" w:rsidRPr="00DD24C9" w:rsidRDefault="00F77D3A">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737858"/>
      <w:r w:rsidRPr="00FE6F9D">
        <w:lastRenderedPageBreak/>
        <w:t>Abstract</w:t>
      </w:r>
      <w:bookmarkEnd w:id="1"/>
    </w:p>
    <w:p w14:paraId="494275BC" w14:textId="77777777" w:rsidR="00675FD3" w:rsidRPr="00D05CE3" w:rsidRDefault="00675FD3" w:rsidP="00675FD3"/>
    <w:p w14:paraId="15AB8856" w14:textId="305A35B7" w:rsidR="00675FD3" w:rsidRDefault="00CB6E7C" w:rsidP="00675FD3">
      <w:r w:rsidRPr="00CB6E7C">
        <w:rPr>
          <w:b/>
          <w:color w:val="FF0000"/>
        </w:rPr>
        <w:t xml:space="preserve">Update at end. </w:t>
      </w:r>
      <w:r w:rsidR="00675FD3">
        <w:t>Recent approaches to Named Entity Recognition</w:t>
      </w:r>
      <w:r w:rsidR="00A90A12">
        <w:t xml:space="preserve"> (NER)</w:t>
      </w:r>
      <w:r w:rsidR="00675FD3">
        <w:t xml:space="preserve">, such as that of </w:t>
      </w:r>
      <w:r w:rsidR="00675FD3">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sidR="00675FD3">
        <w:fldChar w:fldCharType="separate"/>
      </w:r>
      <w:r w:rsidR="00675FD3" w:rsidRPr="00540C85">
        <w:rPr>
          <w:noProof/>
        </w:rPr>
        <w:t>(Kuru, Arkan Can and Deniz, 2016)</w:t>
      </w:r>
      <w:r w:rsidR="00675FD3">
        <w:fldChar w:fldCharType="end"/>
      </w:r>
      <w:r w:rsidR="00675FD3">
        <w:t>, demonstrate that a character-level representation of textual data can yield good results when training a deep learning</w:t>
      </w:r>
      <w:r w:rsidR="007E2067">
        <w:t xml:space="preserve"> model</w:t>
      </w:r>
      <w:r w:rsidR="00675FD3">
        <w:t xml:space="preserve">. In this project, a set of Hansard debates is aggregated, processed and labelled for use in a Bidirectional Long Short-Term Memory </w:t>
      </w:r>
      <w:r w:rsidR="008E62AE">
        <w:t xml:space="preserve">(BLSTM) </w:t>
      </w:r>
      <w:r w:rsidR="00675FD3">
        <w:t>neural network. The trained model, and the original dataset, is integrated with Birkbeck’s Samtla digital humanities text archiving system, such that the Hansard texts can be browsed in the interface, and previously unseen Named Entities are highlighted.</w:t>
      </w:r>
    </w:p>
    <w:p w14:paraId="57D61C7F" w14:textId="51A503C2" w:rsidR="001263C6" w:rsidRDefault="001263C6" w:rsidP="001263C6">
      <w:pPr>
        <w:pStyle w:val="Heading1"/>
      </w:pPr>
      <w:bookmarkStart w:id="2" w:name="_Toc522737859"/>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724D6472" w14:textId="77777777" w:rsidR="0052272F" w:rsidRDefault="0052272F">
      <w:r>
        <w:br w:type="page"/>
      </w:r>
    </w:p>
    <w:p w14:paraId="5A641F73" w14:textId="77777777" w:rsidR="00501817" w:rsidRPr="00FE6F9D" w:rsidRDefault="00501817" w:rsidP="00675FD3"/>
    <w:p w14:paraId="5EF01F18" w14:textId="30AE4C4F" w:rsidR="00675FD3" w:rsidRDefault="00675FD3"/>
    <w:p w14:paraId="63EF60F3" w14:textId="22C349E4" w:rsidR="00416B70" w:rsidRDefault="00416B70" w:rsidP="00416B70">
      <w:pPr>
        <w:pStyle w:val="Heading1"/>
      </w:pPr>
      <w:bookmarkStart w:id="3" w:name="_Toc522737860"/>
      <w:r>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2737861"/>
      <w:r>
        <w:t>Figures</w:t>
      </w:r>
      <w:bookmarkEnd w:id="4"/>
    </w:p>
    <w:p w14:paraId="0301AFC2" w14:textId="513594F9" w:rsidR="00C068B4"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2734797" w:history="1">
        <w:r w:rsidRPr="00B918DB">
          <w:rPr>
            <w:rStyle w:val="Hyperlink"/>
            <w:noProof/>
          </w:rPr>
          <w:t>Figure 1 pipeline data processing model</w:t>
        </w:r>
        <w:r>
          <w:rPr>
            <w:noProof/>
            <w:webHidden/>
          </w:rPr>
          <w:tab/>
        </w:r>
        <w:r>
          <w:rPr>
            <w:noProof/>
            <w:webHidden/>
          </w:rPr>
          <w:fldChar w:fldCharType="begin"/>
        </w:r>
        <w:r>
          <w:rPr>
            <w:noProof/>
            <w:webHidden/>
          </w:rPr>
          <w:instrText xml:space="preserve"> PAGEREF _Toc522734797 \h </w:instrText>
        </w:r>
        <w:r>
          <w:rPr>
            <w:noProof/>
            <w:webHidden/>
          </w:rPr>
        </w:r>
        <w:r>
          <w:rPr>
            <w:noProof/>
            <w:webHidden/>
          </w:rPr>
          <w:fldChar w:fldCharType="separate"/>
        </w:r>
        <w:r>
          <w:rPr>
            <w:noProof/>
            <w:webHidden/>
          </w:rPr>
          <w:t>6</w:t>
        </w:r>
        <w:r>
          <w:rPr>
            <w:noProof/>
            <w:webHidden/>
          </w:rPr>
          <w:fldChar w:fldCharType="end"/>
        </w:r>
      </w:hyperlink>
    </w:p>
    <w:p w14:paraId="72C05128" w14:textId="1035981E" w:rsidR="00C068B4" w:rsidRDefault="00C068B4">
      <w:pPr>
        <w:pStyle w:val="TableofFigures"/>
        <w:tabs>
          <w:tab w:val="right" w:leader="dot" w:pos="9010"/>
        </w:tabs>
        <w:rPr>
          <w:noProof/>
        </w:rPr>
      </w:pPr>
      <w:hyperlink w:anchor="_Toc522734798" w:history="1">
        <w:r w:rsidRPr="00B918DB">
          <w:rPr>
            <w:rStyle w:val="Hyperlink"/>
            <w:noProof/>
          </w:rPr>
          <w:t>Figure 2 chunking process</w:t>
        </w:r>
        <w:r>
          <w:rPr>
            <w:noProof/>
            <w:webHidden/>
          </w:rPr>
          <w:tab/>
        </w:r>
        <w:r>
          <w:rPr>
            <w:noProof/>
            <w:webHidden/>
          </w:rPr>
          <w:fldChar w:fldCharType="begin"/>
        </w:r>
        <w:r>
          <w:rPr>
            <w:noProof/>
            <w:webHidden/>
          </w:rPr>
          <w:instrText xml:space="preserve"> PAGEREF _Toc522734798 \h </w:instrText>
        </w:r>
        <w:r>
          <w:rPr>
            <w:noProof/>
            <w:webHidden/>
          </w:rPr>
        </w:r>
        <w:r>
          <w:rPr>
            <w:noProof/>
            <w:webHidden/>
          </w:rPr>
          <w:fldChar w:fldCharType="separate"/>
        </w:r>
        <w:r>
          <w:rPr>
            <w:noProof/>
            <w:webHidden/>
          </w:rPr>
          <w:t>9</w:t>
        </w:r>
        <w:r>
          <w:rPr>
            <w:noProof/>
            <w:webHidden/>
          </w:rPr>
          <w:fldChar w:fldCharType="end"/>
        </w:r>
      </w:hyperlink>
    </w:p>
    <w:p w14:paraId="56F667C3" w14:textId="0324630F" w:rsidR="00C068B4" w:rsidRDefault="00C068B4">
      <w:pPr>
        <w:pStyle w:val="TableofFigures"/>
        <w:tabs>
          <w:tab w:val="right" w:leader="dot" w:pos="9010"/>
        </w:tabs>
        <w:rPr>
          <w:noProof/>
        </w:rPr>
      </w:pPr>
      <w:hyperlink w:anchor="_Toc522734799" w:history="1">
        <w:r w:rsidRPr="00B918DB">
          <w:rPr>
            <w:rStyle w:val="Hyperlink"/>
            <w:noProof/>
          </w:rPr>
          <w:t>Figure 3 Interpolation algorithm</w:t>
        </w:r>
        <w:r>
          <w:rPr>
            <w:noProof/>
            <w:webHidden/>
          </w:rPr>
          <w:tab/>
        </w:r>
        <w:r>
          <w:rPr>
            <w:noProof/>
            <w:webHidden/>
          </w:rPr>
          <w:fldChar w:fldCharType="begin"/>
        </w:r>
        <w:r>
          <w:rPr>
            <w:noProof/>
            <w:webHidden/>
          </w:rPr>
          <w:instrText xml:space="preserve"> PAGEREF _Toc522734799 \h </w:instrText>
        </w:r>
        <w:r>
          <w:rPr>
            <w:noProof/>
            <w:webHidden/>
          </w:rPr>
        </w:r>
        <w:r>
          <w:rPr>
            <w:noProof/>
            <w:webHidden/>
          </w:rPr>
          <w:fldChar w:fldCharType="separate"/>
        </w:r>
        <w:r>
          <w:rPr>
            <w:noProof/>
            <w:webHidden/>
          </w:rPr>
          <w:t>11</w:t>
        </w:r>
        <w:r>
          <w:rPr>
            <w:noProof/>
            <w:webHidden/>
          </w:rPr>
          <w:fldChar w:fldCharType="end"/>
        </w:r>
      </w:hyperlink>
    </w:p>
    <w:p w14:paraId="45F79AE7" w14:textId="3F018B71" w:rsidR="00C068B4" w:rsidRDefault="00C068B4">
      <w:pPr>
        <w:pStyle w:val="TableofFigures"/>
        <w:tabs>
          <w:tab w:val="right" w:leader="dot" w:pos="9010"/>
        </w:tabs>
        <w:rPr>
          <w:noProof/>
        </w:rPr>
      </w:pPr>
      <w:hyperlink w:anchor="_Toc522734800" w:history="1">
        <w:r w:rsidRPr="00B918DB">
          <w:rPr>
            <w:rStyle w:val="Hyperlink"/>
            <w:noProof/>
          </w:rPr>
          <w:t>Figure 4 Mini dataset accuracy</w:t>
        </w:r>
        <w:r>
          <w:rPr>
            <w:noProof/>
            <w:webHidden/>
          </w:rPr>
          <w:tab/>
        </w:r>
        <w:r>
          <w:rPr>
            <w:noProof/>
            <w:webHidden/>
          </w:rPr>
          <w:fldChar w:fldCharType="begin"/>
        </w:r>
        <w:r>
          <w:rPr>
            <w:noProof/>
            <w:webHidden/>
          </w:rPr>
          <w:instrText xml:space="preserve"> PAGEREF _Toc522734800 \h </w:instrText>
        </w:r>
        <w:r>
          <w:rPr>
            <w:noProof/>
            <w:webHidden/>
          </w:rPr>
        </w:r>
        <w:r>
          <w:rPr>
            <w:noProof/>
            <w:webHidden/>
          </w:rPr>
          <w:fldChar w:fldCharType="separate"/>
        </w:r>
        <w:r>
          <w:rPr>
            <w:noProof/>
            <w:webHidden/>
          </w:rPr>
          <w:t>20</w:t>
        </w:r>
        <w:r>
          <w:rPr>
            <w:noProof/>
            <w:webHidden/>
          </w:rPr>
          <w:fldChar w:fldCharType="end"/>
        </w:r>
      </w:hyperlink>
    </w:p>
    <w:p w14:paraId="46FE5B72" w14:textId="7A64EC33" w:rsidR="00C068B4" w:rsidRDefault="00C068B4">
      <w:pPr>
        <w:pStyle w:val="TableofFigures"/>
        <w:tabs>
          <w:tab w:val="right" w:leader="dot" w:pos="9010"/>
        </w:tabs>
        <w:rPr>
          <w:noProof/>
        </w:rPr>
      </w:pPr>
      <w:hyperlink w:anchor="_Toc522734801" w:history="1">
        <w:r w:rsidRPr="00B918DB">
          <w:rPr>
            <w:rStyle w:val="Hyperlink"/>
            <w:noProof/>
          </w:rPr>
          <w:t>Figure 5 Mini dataset loss</w:t>
        </w:r>
        <w:r>
          <w:rPr>
            <w:noProof/>
            <w:webHidden/>
          </w:rPr>
          <w:tab/>
        </w:r>
        <w:r>
          <w:rPr>
            <w:noProof/>
            <w:webHidden/>
          </w:rPr>
          <w:fldChar w:fldCharType="begin"/>
        </w:r>
        <w:r>
          <w:rPr>
            <w:noProof/>
            <w:webHidden/>
          </w:rPr>
          <w:instrText xml:space="preserve"> PAGEREF _Toc522734801 \h </w:instrText>
        </w:r>
        <w:r>
          <w:rPr>
            <w:noProof/>
            <w:webHidden/>
          </w:rPr>
        </w:r>
        <w:r>
          <w:rPr>
            <w:noProof/>
            <w:webHidden/>
          </w:rPr>
          <w:fldChar w:fldCharType="separate"/>
        </w:r>
        <w:r>
          <w:rPr>
            <w:noProof/>
            <w:webHidden/>
          </w:rPr>
          <w:t>21</w:t>
        </w:r>
        <w:r>
          <w:rPr>
            <w:noProof/>
            <w:webHidden/>
          </w:rPr>
          <w:fldChar w:fldCharType="end"/>
        </w:r>
      </w:hyperlink>
    </w:p>
    <w:p w14:paraId="270701DA" w14:textId="38BC5683" w:rsidR="00C068B4" w:rsidRDefault="00C068B4">
      <w:pPr>
        <w:pStyle w:val="TableofFigures"/>
        <w:tabs>
          <w:tab w:val="right" w:leader="dot" w:pos="9010"/>
        </w:tabs>
        <w:rPr>
          <w:noProof/>
        </w:rPr>
      </w:pPr>
      <w:hyperlink w:anchor="_Toc522734802" w:history="1">
        <w:r w:rsidRPr="00B918DB">
          <w:rPr>
            <w:rStyle w:val="Hyperlink"/>
            <w:noProof/>
          </w:rPr>
          <w:t>Figure 6 Mini dataset non null label accuracy</w:t>
        </w:r>
        <w:r>
          <w:rPr>
            <w:noProof/>
            <w:webHidden/>
          </w:rPr>
          <w:tab/>
        </w:r>
        <w:r>
          <w:rPr>
            <w:noProof/>
            <w:webHidden/>
          </w:rPr>
          <w:fldChar w:fldCharType="begin"/>
        </w:r>
        <w:r>
          <w:rPr>
            <w:noProof/>
            <w:webHidden/>
          </w:rPr>
          <w:instrText xml:space="preserve"> PAGEREF _Toc522734802 \h </w:instrText>
        </w:r>
        <w:r>
          <w:rPr>
            <w:noProof/>
            <w:webHidden/>
          </w:rPr>
        </w:r>
        <w:r>
          <w:rPr>
            <w:noProof/>
            <w:webHidden/>
          </w:rPr>
          <w:fldChar w:fldCharType="separate"/>
        </w:r>
        <w:r>
          <w:rPr>
            <w:noProof/>
            <w:webHidden/>
          </w:rPr>
          <w:t>21</w:t>
        </w:r>
        <w:r>
          <w:rPr>
            <w:noProof/>
            <w:webHidden/>
          </w:rPr>
          <w:fldChar w:fldCharType="end"/>
        </w:r>
      </w:hyperlink>
    </w:p>
    <w:p w14:paraId="52DECF14" w14:textId="396AF7BD" w:rsidR="00C068B4" w:rsidRDefault="00C068B4">
      <w:pPr>
        <w:pStyle w:val="TableofFigures"/>
        <w:tabs>
          <w:tab w:val="right" w:leader="dot" w:pos="9010"/>
        </w:tabs>
        <w:rPr>
          <w:noProof/>
        </w:rPr>
      </w:pPr>
      <w:hyperlink w:anchor="_Toc522734803" w:history="1">
        <w:r w:rsidRPr="00B918DB">
          <w:rPr>
            <w:rStyle w:val="Hyperlink"/>
            <w:noProof/>
          </w:rPr>
          <w:t>Figure 7 Toy dataset NaN validation accuracy</w:t>
        </w:r>
        <w:r>
          <w:rPr>
            <w:noProof/>
            <w:webHidden/>
          </w:rPr>
          <w:tab/>
        </w:r>
        <w:r>
          <w:rPr>
            <w:noProof/>
            <w:webHidden/>
          </w:rPr>
          <w:fldChar w:fldCharType="begin"/>
        </w:r>
        <w:r>
          <w:rPr>
            <w:noProof/>
            <w:webHidden/>
          </w:rPr>
          <w:instrText xml:space="preserve"> PAGEREF _Toc522734803 \h </w:instrText>
        </w:r>
        <w:r>
          <w:rPr>
            <w:noProof/>
            <w:webHidden/>
          </w:rPr>
        </w:r>
        <w:r>
          <w:rPr>
            <w:noProof/>
            <w:webHidden/>
          </w:rPr>
          <w:fldChar w:fldCharType="separate"/>
        </w:r>
        <w:r>
          <w:rPr>
            <w:noProof/>
            <w:webHidden/>
          </w:rPr>
          <w:t>22</w:t>
        </w:r>
        <w:r>
          <w:rPr>
            <w:noProof/>
            <w:webHidden/>
          </w:rPr>
          <w:fldChar w:fldCharType="end"/>
        </w:r>
      </w:hyperlink>
    </w:p>
    <w:p w14:paraId="48BB05A9" w14:textId="5926544E" w:rsidR="00C068B4" w:rsidRDefault="00C068B4">
      <w:pPr>
        <w:pStyle w:val="TableofFigures"/>
        <w:tabs>
          <w:tab w:val="right" w:leader="dot" w:pos="9010"/>
        </w:tabs>
        <w:rPr>
          <w:noProof/>
        </w:rPr>
      </w:pPr>
      <w:hyperlink w:anchor="_Toc522734804" w:history="1">
        <w:r w:rsidRPr="00B918DB">
          <w:rPr>
            <w:rStyle w:val="Hyperlink"/>
            <w:noProof/>
          </w:rPr>
          <w:t>Figure 8 Toy dataset NaN validation loss</w:t>
        </w:r>
        <w:r>
          <w:rPr>
            <w:noProof/>
            <w:webHidden/>
          </w:rPr>
          <w:tab/>
        </w:r>
        <w:r>
          <w:rPr>
            <w:noProof/>
            <w:webHidden/>
          </w:rPr>
          <w:fldChar w:fldCharType="begin"/>
        </w:r>
        <w:r>
          <w:rPr>
            <w:noProof/>
            <w:webHidden/>
          </w:rPr>
          <w:instrText xml:space="preserve"> PAGEREF _Toc522734804 \h </w:instrText>
        </w:r>
        <w:r>
          <w:rPr>
            <w:noProof/>
            <w:webHidden/>
          </w:rPr>
        </w:r>
        <w:r>
          <w:rPr>
            <w:noProof/>
            <w:webHidden/>
          </w:rPr>
          <w:fldChar w:fldCharType="separate"/>
        </w:r>
        <w:r>
          <w:rPr>
            <w:noProof/>
            <w:webHidden/>
          </w:rPr>
          <w:t>22</w:t>
        </w:r>
        <w:r>
          <w:rPr>
            <w:noProof/>
            <w:webHidden/>
          </w:rPr>
          <w:fldChar w:fldCharType="end"/>
        </w:r>
      </w:hyperlink>
    </w:p>
    <w:p w14:paraId="49D5049A" w14:textId="560CC39A" w:rsidR="00C068B4" w:rsidRDefault="00C068B4">
      <w:pPr>
        <w:pStyle w:val="TableofFigures"/>
        <w:tabs>
          <w:tab w:val="right" w:leader="dot" w:pos="9010"/>
        </w:tabs>
        <w:rPr>
          <w:noProof/>
        </w:rPr>
      </w:pPr>
      <w:hyperlink w:anchor="_Toc522734805" w:history="1">
        <w:r w:rsidRPr="00B918DB">
          <w:rPr>
            <w:rStyle w:val="Hyperlink"/>
            <w:noProof/>
          </w:rPr>
          <w:t>Figure 9 Toy Dataset NaN Validation Non-Null Label Accuracy</w:t>
        </w:r>
        <w:r>
          <w:rPr>
            <w:noProof/>
            <w:webHidden/>
          </w:rPr>
          <w:tab/>
        </w:r>
        <w:r>
          <w:rPr>
            <w:noProof/>
            <w:webHidden/>
          </w:rPr>
          <w:fldChar w:fldCharType="begin"/>
        </w:r>
        <w:r>
          <w:rPr>
            <w:noProof/>
            <w:webHidden/>
          </w:rPr>
          <w:instrText xml:space="preserve"> PAGEREF _Toc522734805 \h </w:instrText>
        </w:r>
        <w:r>
          <w:rPr>
            <w:noProof/>
            <w:webHidden/>
          </w:rPr>
        </w:r>
        <w:r>
          <w:rPr>
            <w:noProof/>
            <w:webHidden/>
          </w:rPr>
          <w:fldChar w:fldCharType="separate"/>
        </w:r>
        <w:r>
          <w:rPr>
            <w:noProof/>
            <w:webHidden/>
          </w:rPr>
          <w:t>22</w:t>
        </w:r>
        <w:r>
          <w:rPr>
            <w:noProof/>
            <w:webHidden/>
          </w:rPr>
          <w:fldChar w:fldCharType="end"/>
        </w:r>
      </w:hyperlink>
    </w:p>
    <w:p w14:paraId="0C1E6A7B" w14:textId="60EDFEAC" w:rsidR="00C068B4" w:rsidRDefault="00C068B4">
      <w:pPr>
        <w:pStyle w:val="TableofFigures"/>
        <w:tabs>
          <w:tab w:val="right" w:leader="dot" w:pos="9010"/>
        </w:tabs>
        <w:rPr>
          <w:noProof/>
        </w:rPr>
      </w:pPr>
      <w:hyperlink w:anchor="_Toc522734806" w:history="1">
        <w:r w:rsidRPr="00B918DB">
          <w:rPr>
            <w:rStyle w:val="Hyperlink"/>
            <w:noProof/>
          </w:rPr>
          <w:t>Figure 10 ToyV2 dataset accuracy</w:t>
        </w:r>
        <w:r>
          <w:rPr>
            <w:noProof/>
            <w:webHidden/>
          </w:rPr>
          <w:tab/>
        </w:r>
        <w:r>
          <w:rPr>
            <w:noProof/>
            <w:webHidden/>
          </w:rPr>
          <w:fldChar w:fldCharType="begin"/>
        </w:r>
        <w:r>
          <w:rPr>
            <w:noProof/>
            <w:webHidden/>
          </w:rPr>
          <w:instrText xml:space="preserve"> PAGEREF _Toc522734806 \h </w:instrText>
        </w:r>
        <w:r>
          <w:rPr>
            <w:noProof/>
            <w:webHidden/>
          </w:rPr>
        </w:r>
        <w:r>
          <w:rPr>
            <w:noProof/>
            <w:webHidden/>
          </w:rPr>
          <w:fldChar w:fldCharType="separate"/>
        </w:r>
        <w:r>
          <w:rPr>
            <w:noProof/>
            <w:webHidden/>
          </w:rPr>
          <w:t>24</w:t>
        </w:r>
        <w:r>
          <w:rPr>
            <w:noProof/>
            <w:webHidden/>
          </w:rPr>
          <w:fldChar w:fldCharType="end"/>
        </w:r>
      </w:hyperlink>
    </w:p>
    <w:p w14:paraId="05E79EB2" w14:textId="72CC484B" w:rsidR="00C068B4" w:rsidRDefault="00C068B4">
      <w:pPr>
        <w:pStyle w:val="TableofFigures"/>
        <w:tabs>
          <w:tab w:val="right" w:leader="dot" w:pos="9010"/>
        </w:tabs>
        <w:rPr>
          <w:noProof/>
        </w:rPr>
      </w:pPr>
      <w:hyperlink w:anchor="_Toc522734807" w:history="1">
        <w:r w:rsidRPr="00B918DB">
          <w:rPr>
            <w:rStyle w:val="Hyperlink"/>
            <w:noProof/>
          </w:rPr>
          <w:t>Figure 11 ToyV2 dataset loss</w:t>
        </w:r>
        <w:r>
          <w:rPr>
            <w:noProof/>
            <w:webHidden/>
          </w:rPr>
          <w:tab/>
        </w:r>
        <w:r>
          <w:rPr>
            <w:noProof/>
            <w:webHidden/>
          </w:rPr>
          <w:fldChar w:fldCharType="begin"/>
        </w:r>
        <w:r>
          <w:rPr>
            <w:noProof/>
            <w:webHidden/>
          </w:rPr>
          <w:instrText xml:space="preserve"> PAGEREF _Toc522734807 \h </w:instrText>
        </w:r>
        <w:r>
          <w:rPr>
            <w:noProof/>
            <w:webHidden/>
          </w:rPr>
        </w:r>
        <w:r>
          <w:rPr>
            <w:noProof/>
            <w:webHidden/>
          </w:rPr>
          <w:fldChar w:fldCharType="separate"/>
        </w:r>
        <w:r>
          <w:rPr>
            <w:noProof/>
            <w:webHidden/>
          </w:rPr>
          <w:t>24</w:t>
        </w:r>
        <w:r>
          <w:rPr>
            <w:noProof/>
            <w:webHidden/>
          </w:rPr>
          <w:fldChar w:fldCharType="end"/>
        </w:r>
      </w:hyperlink>
    </w:p>
    <w:p w14:paraId="21BFB402" w14:textId="348991A7" w:rsidR="00C068B4" w:rsidRDefault="00C068B4">
      <w:pPr>
        <w:pStyle w:val="TableofFigures"/>
        <w:tabs>
          <w:tab w:val="right" w:leader="dot" w:pos="9010"/>
        </w:tabs>
        <w:rPr>
          <w:noProof/>
        </w:rPr>
      </w:pPr>
      <w:hyperlink w:anchor="_Toc522734808" w:history="1">
        <w:r w:rsidRPr="00B918DB">
          <w:rPr>
            <w:rStyle w:val="Hyperlink"/>
            <w:noProof/>
          </w:rPr>
          <w:t>Figure 12 Toy</w:t>
        </w:r>
        <w:r w:rsidRPr="00B918DB">
          <w:rPr>
            <w:rStyle w:val="Hyperlink"/>
            <w:noProof/>
          </w:rPr>
          <w:t>V</w:t>
        </w:r>
        <w:r w:rsidRPr="00B918DB">
          <w:rPr>
            <w:rStyle w:val="Hyperlink"/>
            <w:noProof/>
          </w:rPr>
          <w:t>2 dataset non-null label accuracy</w:t>
        </w:r>
        <w:r>
          <w:rPr>
            <w:noProof/>
            <w:webHidden/>
          </w:rPr>
          <w:tab/>
        </w:r>
        <w:r>
          <w:rPr>
            <w:noProof/>
            <w:webHidden/>
          </w:rPr>
          <w:fldChar w:fldCharType="begin"/>
        </w:r>
        <w:r>
          <w:rPr>
            <w:noProof/>
            <w:webHidden/>
          </w:rPr>
          <w:instrText xml:space="preserve"> PAGEREF _Toc522734808 \h </w:instrText>
        </w:r>
        <w:r>
          <w:rPr>
            <w:noProof/>
            <w:webHidden/>
          </w:rPr>
        </w:r>
        <w:r>
          <w:rPr>
            <w:noProof/>
            <w:webHidden/>
          </w:rPr>
          <w:fldChar w:fldCharType="separate"/>
        </w:r>
        <w:r>
          <w:rPr>
            <w:noProof/>
            <w:webHidden/>
          </w:rPr>
          <w:t>24</w:t>
        </w:r>
        <w:r>
          <w:rPr>
            <w:noProof/>
            <w:webHidden/>
          </w:rPr>
          <w:fldChar w:fldCharType="end"/>
        </w:r>
      </w:hyperlink>
    </w:p>
    <w:p w14:paraId="29B2432D" w14:textId="6963832A" w:rsidR="00416B70" w:rsidRDefault="00C068B4">
      <w:r>
        <w:fldChar w:fldCharType="end"/>
      </w:r>
    </w:p>
    <w:p w14:paraId="29ABCE3B" w14:textId="45075C11" w:rsidR="00C068B4" w:rsidRDefault="00C068B4" w:rsidP="00C068B4">
      <w:pPr>
        <w:pStyle w:val="Heading2"/>
      </w:pPr>
      <w:bookmarkStart w:id="5" w:name="_Toc522737862"/>
      <w:r>
        <w:t>Tables</w:t>
      </w:r>
      <w:bookmarkEnd w:id="5"/>
    </w:p>
    <w:p w14:paraId="2E5E47B2" w14:textId="77957216" w:rsidR="00C068B4"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2734816" w:history="1">
        <w:r w:rsidRPr="00C21C15">
          <w:rPr>
            <w:rStyle w:val="Hyperlink"/>
            <w:noProof/>
          </w:rPr>
          <w:t>Table 1 % of NE data from DBPedia</w:t>
        </w:r>
        <w:r>
          <w:rPr>
            <w:noProof/>
            <w:webHidden/>
          </w:rPr>
          <w:tab/>
        </w:r>
        <w:r>
          <w:rPr>
            <w:noProof/>
            <w:webHidden/>
          </w:rPr>
          <w:fldChar w:fldCharType="begin"/>
        </w:r>
        <w:r>
          <w:rPr>
            <w:noProof/>
            <w:webHidden/>
          </w:rPr>
          <w:instrText xml:space="preserve"> PAGEREF _Toc522734816 \h </w:instrText>
        </w:r>
        <w:r>
          <w:rPr>
            <w:noProof/>
            <w:webHidden/>
          </w:rPr>
        </w:r>
        <w:r>
          <w:rPr>
            <w:noProof/>
            <w:webHidden/>
          </w:rPr>
          <w:fldChar w:fldCharType="separate"/>
        </w:r>
        <w:r>
          <w:rPr>
            <w:noProof/>
            <w:webHidden/>
          </w:rPr>
          <w:t>7</w:t>
        </w:r>
        <w:r>
          <w:rPr>
            <w:noProof/>
            <w:webHidden/>
          </w:rPr>
          <w:fldChar w:fldCharType="end"/>
        </w:r>
      </w:hyperlink>
    </w:p>
    <w:p w14:paraId="71F14F67" w14:textId="15F73187" w:rsidR="00C068B4" w:rsidRDefault="00C068B4">
      <w:pPr>
        <w:pStyle w:val="TableofFigures"/>
        <w:tabs>
          <w:tab w:val="right" w:leader="dot" w:pos="9010"/>
        </w:tabs>
        <w:rPr>
          <w:noProof/>
        </w:rPr>
      </w:pPr>
      <w:hyperlink w:anchor="_Toc522734817" w:history="1">
        <w:r w:rsidRPr="00C21C15">
          <w:rPr>
            <w:rStyle w:val="Hyperlink"/>
            <w:noProof/>
          </w:rPr>
          <w:t>Table 2 X tensor dimensions</w:t>
        </w:r>
        <w:r>
          <w:rPr>
            <w:noProof/>
            <w:webHidden/>
          </w:rPr>
          <w:tab/>
        </w:r>
        <w:r>
          <w:rPr>
            <w:noProof/>
            <w:webHidden/>
          </w:rPr>
          <w:fldChar w:fldCharType="begin"/>
        </w:r>
        <w:r>
          <w:rPr>
            <w:noProof/>
            <w:webHidden/>
          </w:rPr>
          <w:instrText xml:space="preserve"> PAGEREF _Toc522734817 \h </w:instrText>
        </w:r>
        <w:r>
          <w:rPr>
            <w:noProof/>
            <w:webHidden/>
          </w:rPr>
        </w:r>
        <w:r>
          <w:rPr>
            <w:noProof/>
            <w:webHidden/>
          </w:rPr>
          <w:fldChar w:fldCharType="separate"/>
        </w:r>
        <w:r>
          <w:rPr>
            <w:noProof/>
            <w:webHidden/>
          </w:rPr>
          <w:t>14</w:t>
        </w:r>
        <w:r>
          <w:rPr>
            <w:noProof/>
            <w:webHidden/>
          </w:rPr>
          <w:fldChar w:fldCharType="end"/>
        </w:r>
      </w:hyperlink>
    </w:p>
    <w:p w14:paraId="51801728" w14:textId="4796F23F" w:rsidR="00C068B4" w:rsidRDefault="00C068B4">
      <w:pPr>
        <w:pStyle w:val="TableofFigures"/>
        <w:tabs>
          <w:tab w:val="right" w:leader="dot" w:pos="9010"/>
        </w:tabs>
        <w:rPr>
          <w:noProof/>
        </w:rPr>
      </w:pPr>
      <w:hyperlink w:anchor="_Toc522734818" w:history="1">
        <w:r w:rsidRPr="00C21C15">
          <w:rPr>
            <w:rStyle w:val="Hyperlink"/>
            <w:noProof/>
          </w:rPr>
          <w:t>Table 3 Y tensor dimensions</w:t>
        </w:r>
        <w:r>
          <w:rPr>
            <w:noProof/>
            <w:webHidden/>
          </w:rPr>
          <w:tab/>
        </w:r>
        <w:r>
          <w:rPr>
            <w:noProof/>
            <w:webHidden/>
          </w:rPr>
          <w:fldChar w:fldCharType="begin"/>
        </w:r>
        <w:r>
          <w:rPr>
            <w:noProof/>
            <w:webHidden/>
          </w:rPr>
          <w:instrText xml:space="preserve"> PAGEREF _Toc522734818 \h </w:instrText>
        </w:r>
        <w:r>
          <w:rPr>
            <w:noProof/>
            <w:webHidden/>
          </w:rPr>
        </w:r>
        <w:r>
          <w:rPr>
            <w:noProof/>
            <w:webHidden/>
          </w:rPr>
          <w:fldChar w:fldCharType="separate"/>
        </w:r>
        <w:r>
          <w:rPr>
            <w:noProof/>
            <w:webHidden/>
          </w:rPr>
          <w:t>14</w:t>
        </w:r>
        <w:r>
          <w:rPr>
            <w:noProof/>
            <w:webHidden/>
          </w:rPr>
          <w:fldChar w:fldCharType="end"/>
        </w:r>
      </w:hyperlink>
    </w:p>
    <w:p w14:paraId="3A05335F" w14:textId="72F18A2B" w:rsidR="00C068B4" w:rsidRDefault="00C068B4">
      <w:pPr>
        <w:pStyle w:val="TableofFigures"/>
        <w:tabs>
          <w:tab w:val="right" w:leader="dot" w:pos="9010"/>
        </w:tabs>
        <w:rPr>
          <w:noProof/>
        </w:rPr>
      </w:pPr>
      <w:hyperlink w:anchor="_Toc522734819" w:history="1">
        <w:r w:rsidRPr="00C21C15">
          <w:rPr>
            <w:rStyle w:val="Hyperlink"/>
            <w:noProof/>
          </w:rPr>
          <w:t>Table 4 DBPedia post-processing tasks on Named Entities</w:t>
        </w:r>
        <w:r>
          <w:rPr>
            <w:noProof/>
            <w:webHidden/>
          </w:rPr>
          <w:tab/>
        </w:r>
        <w:r>
          <w:rPr>
            <w:noProof/>
            <w:webHidden/>
          </w:rPr>
          <w:fldChar w:fldCharType="begin"/>
        </w:r>
        <w:r>
          <w:rPr>
            <w:noProof/>
            <w:webHidden/>
          </w:rPr>
          <w:instrText xml:space="preserve"> PAGEREF _Toc522734819 \h </w:instrText>
        </w:r>
        <w:r>
          <w:rPr>
            <w:noProof/>
            <w:webHidden/>
          </w:rPr>
        </w:r>
        <w:r>
          <w:rPr>
            <w:noProof/>
            <w:webHidden/>
          </w:rPr>
          <w:fldChar w:fldCharType="separate"/>
        </w:r>
        <w:r>
          <w:rPr>
            <w:noProof/>
            <w:webHidden/>
          </w:rPr>
          <w:t>15</w:t>
        </w:r>
        <w:r>
          <w:rPr>
            <w:noProof/>
            <w:webHidden/>
          </w:rPr>
          <w:fldChar w:fldCharType="end"/>
        </w:r>
      </w:hyperlink>
    </w:p>
    <w:p w14:paraId="7490952E" w14:textId="3390196E" w:rsidR="00C068B4" w:rsidRDefault="00C068B4">
      <w:pPr>
        <w:pStyle w:val="TableofFigures"/>
        <w:tabs>
          <w:tab w:val="right" w:leader="dot" w:pos="9010"/>
        </w:tabs>
        <w:rPr>
          <w:noProof/>
        </w:rPr>
      </w:pPr>
      <w:hyperlink w:anchor="_Toc522734820" w:history="1">
        <w:r w:rsidRPr="00C21C15">
          <w:rPr>
            <w:rStyle w:val="Hyperlink"/>
            <w:noProof/>
          </w:rPr>
          <w:t>Table 5 Model datasets used</w:t>
        </w:r>
        <w:r>
          <w:rPr>
            <w:noProof/>
            <w:webHidden/>
          </w:rPr>
          <w:tab/>
        </w:r>
        <w:r>
          <w:rPr>
            <w:noProof/>
            <w:webHidden/>
          </w:rPr>
          <w:fldChar w:fldCharType="begin"/>
        </w:r>
        <w:r>
          <w:rPr>
            <w:noProof/>
            <w:webHidden/>
          </w:rPr>
          <w:instrText xml:space="preserve"> PAGEREF _Toc522734820 \h </w:instrText>
        </w:r>
        <w:r>
          <w:rPr>
            <w:noProof/>
            <w:webHidden/>
          </w:rPr>
        </w:r>
        <w:r>
          <w:rPr>
            <w:noProof/>
            <w:webHidden/>
          </w:rPr>
          <w:fldChar w:fldCharType="separate"/>
        </w:r>
        <w:r>
          <w:rPr>
            <w:noProof/>
            <w:webHidden/>
          </w:rPr>
          <w:t>19</w:t>
        </w:r>
        <w:r>
          <w:rPr>
            <w:noProof/>
            <w:webHidden/>
          </w:rPr>
          <w:fldChar w:fldCharType="end"/>
        </w:r>
      </w:hyperlink>
    </w:p>
    <w:p w14:paraId="69B80576" w14:textId="019F4799" w:rsidR="00C068B4" w:rsidRDefault="00C068B4">
      <w:pPr>
        <w:pStyle w:val="TableofFigures"/>
        <w:tabs>
          <w:tab w:val="right" w:leader="dot" w:pos="9010"/>
        </w:tabs>
        <w:rPr>
          <w:noProof/>
        </w:rPr>
      </w:pPr>
      <w:hyperlink w:anchor="_Toc522734821" w:history="1">
        <w:r w:rsidRPr="00C21C15">
          <w:rPr>
            <w:rStyle w:val="Hyperlink"/>
            <w:noProof/>
          </w:rPr>
          <w:t>Table 6 Evaluation of Toy dataset v1</w:t>
        </w:r>
        <w:r>
          <w:rPr>
            <w:noProof/>
            <w:webHidden/>
          </w:rPr>
          <w:tab/>
        </w:r>
        <w:r>
          <w:rPr>
            <w:noProof/>
            <w:webHidden/>
          </w:rPr>
          <w:fldChar w:fldCharType="begin"/>
        </w:r>
        <w:r>
          <w:rPr>
            <w:noProof/>
            <w:webHidden/>
          </w:rPr>
          <w:instrText xml:space="preserve"> PAGEREF _Toc522734821 \h </w:instrText>
        </w:r>
        <w:r>
          <w:rPr>
            <w:noProof/>
            <w:webHidden/>
          </w:rPr>
        </w:r>
        <w:r>
          <w:rPr>
            <w:noProof/>
            <w:webHidden/>
          </w:rPr>
          <w:fldChar w:fldCharType="separate"/>
        </w:r>
        <w:r>
          <w:rPr>
            <w:noProof/>
            <w:webHidden/>
          </w:rPr>
          <w:t>23</w:t>
        </w:r>
        <w:r>
          <w:rPr>
            <w:noProof/>
            <w:webHidden/>
          </w:rPr>
          <w:fldChar w:fldCharType="end"/>
        </w:r>
      </w:hyperlink>
    </w:p>
    <w:p w14:paraId="53B67488" w14:textId="1B2F1A47" w:rsidR="00C068B4" w:rsidRDefault="00C068B4">
      <w:pPr>
        <w:pStyle w:val="TableofFigures"/>
        <w:tabs>
          <w:tab w:val="right" w:leader="dot" w:pos="9010"/>
        </w:tabs>
        <w:rPr>
          <w:noProof/>
        </w:rPr>
      </w:pPr>
      <w:hyperlink w:anchor="_Toc522734822" w:history="1">
        <w:r w:rsidRPr="00C21C15">
          <w:rPr>
            <w:rStyle w:val="Hyperlink"/>
            <w:noProof/>
          </w:rPr>
          <w:t>Table 7 k-fold cross-validation results</w:t>
        </w:r>
        <w:r>
          <w:rPr>
            <w:noProof/>
            <w:webHidden/>
          </w:rPr>
          <w:tab/>
        </w:r>
        <w:r>
          <w:rPr>
            <w:noProof/>
            <w:webHidden/>
          </w:rPr>
          <w:fldChar w:fldCharType="begin"/>
        </w:r>
        <w:r>
          <w:rPr>
            <w:noProof/>
            <w:webHidden/>
          </w:rPr>
          <w:instrText xml:space="preserve"> PAGEREF _Toc522734822 \h </w:instrText>
        </w:r>
        <w:r>
          <w:rPr>
            <w:noProof/>
            <w:webHidden/>
          </w:rPr>
        </w:r>
        <w:r>
          <w:rPr>
            <w:noProof/>
            <w:webHidden/>
          </w:rPr>
          <w:fldChar w:fldCharType="separate"/>
        </w:r>
        <w:r>
          <w:rPr>
            <w:noProof/>
            <w:webHidden/>
          </w:rPr>
          <w:t>26</w:t>
        </w:r>
        <w:r>
          <w:rPr>
            <w:noProof/>
            <w:webHidden/>
          </w:rPr>
          <w:fldChar w:fldCharType="end"/>
        </w:r>
      </w:hyperlink>
    </w:p>
    <w:p w14:paraId="19A15821" w14:textId="7BDC6C39" w:rsidR="00C068B4" w:rsidRDefault="00C068B4">
      <w:pPr>
        <w:pStyle w:val="TableofFigures"/>
        <w:tabs>
          <w:tab w:val="right" w:leader="dot" w:pos="9010"/>
        </w:tabs>
        <w:rPr>
          <w:noProof/>
        </w:rPr>
      </w:pPr>
      <w:hyperlink w:anchor="_Toc522734823" w:history="1">
        <w:r w:rsidRPr="00C21C15">
          <w:rPr>
            <w:rStyle w:val="Hyperlink"/>
            <w:noProof/>
          </w:rPr>
          <w:t>Table 8 List of Invoke tasks used to drive the pipeline</w:t>
        </w:r>
        <w:r>
          <w:rPr>
            <w:noProof/>
            <w:webHidden/>
          </w:rPr>
          <w:tab/>
        </w:r>
        <w:r>
          <w:rPr>
            <w:noProof/>
            <w:webHidden/>
          </w:rPr>
          <w:fldChar w:fldCharType="begin"/>
        </w:r>
        <w:r>
          <w:rPr>
            <w:noProof/>
            <w:webHidden/>
          </w:rPr>
          <w:instrText xml:space="preserve"> PAGEREF _Toc522734823 \h </w:instrText>
        </w:r>
        <w:r>
          <w:rPr>
            <w:noProof/>
            <w:webHidden/>
          </w:rPr>
        </w:r>
        <w:r>
          <w:rPr>
            <w:noProof/>
            <w:webHidden/>
          </w:rPr>
          <w:fldChar w:fldCharType="separate"/>
        </w:r>
        <w:r>
          <w:rPr>
            <w:noProof/>
            <w:webHidden/>
          </w:rPr>
          <w:t>27</w:t>
        </w:r>
        <w:r>
          <w:rPr>
            <w:noProof/>
            <w:webHidden/>
          </w:rPr>
          <w:fldChar w:fldCharType="end"/>
        </w:r>
      </w:hyperlink>
    </w:p>
    <w:p w14:paraId="033AAB33" w14:textId="47686CD7" w:rsidR="00C068B4" w:rsidRDefault="00C068B4">
      <w:r>
        <w:fldChar w:fldCharType="end"/>
      </w:r>
    </w:p>
    <w:p w14:paraId="0C244C86" w14:textId="5DC9A2EA" w:rsidR="00C068B4" w:rsidRDefault="007779CF" w:rsidP="007779CF">
      <w:pPr>
        <w:pStyle w:val="Heading2"/>
      </w:pPr>
      <w:bookmarkStart w:id="6" w:name="_Toc522737863"/>
      <w:r>
        <w:t>Code snippets</w:t>
      </w:r>
      <w:bookmarkEnd w:id="6"/>
    </w:p>
    <w:p w14:paraId="125AE053" w14:textId="1A5DBF07" w:rsidR="007779CF"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2734925" w:history="1">
        <w:r w:rsidRPr="00BA4105">
          <w:rPr>
            <w:rStyle w:val="Hyperlink"/>
            <w:noProof/>
          </w:rPr>
          <w:t>Code Snippet 1 NLTK Punkt tokenizer prepared with some common abbreviations.</w:t>
        </w:r>
        <w:r>
          <w:rPr>
            <w:noProof/>
            <w:webHidden/>
          </w:rPr>
          <w:tab/>
        </w:r>
        <w:r>
          <w:rPr>
            <w:noProof/>
            <w:webHidden/>
          </w:rPr>
          <w:fldChar w:fldCharType="begin"/>
        </w:r>
        <w:r>
          <w:rPr>
            <w:noProof/>
            <w:webHidden/>
          </w:rPr>
          <w:instrText xml:space="preserve"> PAGEREF _Toc522734925 \h </w:instrText>
        </w:r>
        <w:r>
          <w:rPr>
            <w:noProof/>
            <w:webHidden/>
          </w:rPr>
        </w:r>
        <w:r>
          <w:rPr>
            <w:noProof/>
            <w:webHidden/>
          </w:rPr>
          <w:fldChar w:fldCharType="separate"/>
        </w:r>
        <w:r>
          <w:rPr>
            <w:noProof/>
            <w:webHidden/>
          </w:rPr>
          <w:t>9</w:t>
        </w:r>
        <w:r>
          <w:rPr>
            <w:noProof/>
            <w:webHidden/>
          </w:rPr>
          <w:fldChar w:fldCharType="end"/>
        </w:r>
      </w:hyperlink>
    </w:p>
    <w:p w14:paraId="435C88A6" w14:textId="55AEC423" w:rsidR="007779CF" w:rsidRDefault="007779CF">
      <w:pPr>
        <w:pStyle w:val="TableofFigures"/>
        <w:tabs>
          <w:tab w:val="right" w:leader="dot" w:pos="9010"/>
        </w:tabs>
        <w:rPr>
          <w:noProof/>
        </w:rPr>
      </w:pPr>
      <w:hyperlink w:anchor="_Toc522734926" w:history="1">
        <w:r w:rsidRPr="00BA4105">
          <w:rPr>
            <w:rStyle w:val="Hyperlink"/>
            <w:noProof/>
          </w:rPr>
          <w:t>Code Snippet 2 Interpolated Hansard text sample</w:t>
        </w:r>
        <w:r>
          <w:rPr>
            <w:noProof/>
            <w:webHidden/>
          </w:rPr>
          <w:tab/>
        </w:r>
        <w:r>
          <w:rPr>
            <w:noProof/>
            <w:webHidden/>
          </w:rPr>
          <w:fldChar w:fldCharType="begin"/>
        </w:r>
        <w:r>
          <w:rPr>
            <w:noProof/>
            <w:webHidden/>
          </w:rPr>
          <w:instrText xml:space="preserve"> PAGEREF _Toc522734926 \h </w:instrText>
        </w:r>
        <w:r>
          <w:rPr>
            <w:noProof/>
            <w:webHidden/>
          </w:rPr>
        </w:r>
        <w:r>
          <w:rPr>
            <w:noProof/>
            <w:webHidden/>
          </w:rPr>
          <w:fldChar w:fldCharType="separate"/>
        </w:r>
        <w:r>
          <w:rPr>
            <w:noProof/>
            <w:webHidden/>
          </w:rPr>
          <w:t>11</w:t>
        </w:r>
        <w:r>
          <w:rPr>
            <w:noProof/>
            <w:webHidden/>
          </w:rPr>
          <w:fldChar w:fldCharType="end"/>
        </w:r>
      </w:hyperlink>
    </w:p>
    <w:p w14:paraId="4FF3207F" w14:textId="24BBDCEE" w:rsidR="007779CF" w:rsidRDefault="007779CF">
      <w:pPr>
        <w:pStyle w:val="TableofFigures"/>
        <w:tabs>
          <w:tab w:val="right" w:leader="dot" w:pos="9010"/>
        </w:tabs>
        <w:rPr>
          <w:noProof/>
        </w:rPr>
      </w:pPr>
      <w:hyperlink w:anchor="_Toc522734927" w:history="1">
        <w:r w:rsidRPr="00BA4105">
          <w:rPr>
            <w:rStyle w:val="Hyperlink"/>
            <w:noProof/>
          </w:rPr>
          <w:t>Code Snippet 3 Converting bucket numbers to datasets</w:t>
        </w:r>
        <w:r>
          <w:rPr>
            <w:noProof/>
            <w:webHidden/>
          </w:rPr>
          <w:tab/>
        </w:r>
        <w:r>
          <w:rPr>
            <w:noProof/>
            <w:webHidden/>
          </w:rPr>
          <w:fldChar w:fldCharType="begin"/>
        </w:r>
        <w:r>
          <w:rPr>
            <w:noProof/>
            <w:webHidden/>
          </w:rPr>
          <w:instrText xml:space="preserve"> PAGEREF _Toc522734927 \h </w:instrText>
        </w:r>
        <w:r>
          <w:rPr>
            <w:noProof/>
            <w:webHidden/>
          </w:rPr>
        </w:r>
        <w:r>
          <w:rPr>
            <w:noProof/>
            <w:webHidden/>
          </w:rPr>
          <w:fldChar w:fldCharType="separate"/>
        </w:r>
        <w:r>
          <w:rPr>
            <w:noProof/>
            <w:webHidden/>
          </w:rPr>
          <w:t>14</w:t>
        </w:r>
        <w:r>
          <w:rPr>
            <w:noProof/>
            <w:webHidden/>
          </w:rPr>
          <w:fldChar w:fldCharType="end"/>
        </w:r>
      </w:hyperlink>
    </w:p>
    <w:p w14:paraId="3D3279F5" w14:textId="45853934" w:rsidR="007779CF" w:rsidRDefault="007779CF">
      <w:pPr>
        <w:pStyle w:val="TableofFigures"/>
        <w:tabs>
          <w:tab w:val="right" w:leader="dot" w:pos="9010"/>
        </w:tabs>
        <w:rPr>
          <w:noProof/>
        </w:rPr>
      </w:pPr>
      <w:hyperlink w:anchor="_Toc522734928" w:history="1">
        <w:r w:rsidRPr="00BA4105">
          <w:rPr>
            <w:rStyle w:val="Hyperlink"/>
            <w:noProof/>
          </w:rPr>
          <w:t>Code Snippet 4 logic to avoid re-interpolating overlapping NEs</w:t>
        </w:r>
        <w:r>
          <w:rPr>
            <w:noProof/>
            <w:webHidden/>
          </w:rPr>
          <w:tab/>
        </w:r>
        <w:r>
          <w:rPr>
            <w:noProof/>
            <w:webHidden/>
          </w:rPr>
          <w:fldChar w:fldCharType="begin"/>
        </w:r>
        <w:r>
          <w:rPr>
            <w:noProof/>
            <w:webHidden/>
          </w:rPr>
          <w:instrText xml:space="preserve"> PAGEREF _Toc522734928 \h </w:instrText>
        </w:r>
        <w:r>
          <w:rPr>
            <w:noProof/>
            <w:webHidden/>
          </w:rPr>
        </w:r>
        <w:r>
          <w:rPr>
            <w:noProof/>
            <w:webHidden/>
          </w:rPr>
          <w:fldChar w:fldCharType="separate"/>
        </w:r>
        <w:r>
          <w:rPr>
            <w:noProof/>
            <w:webHidden/>
          </w:rPr>
          <w:t>17</w:t>
        </w:r>
        <w:r>
          <w:rPr>
            <w:noProof/>
            <w:webHidden/>
          </w:rPr>
          <w:fldChar w:fldCharType="end"/>
        </w:r>
      </w:hyperlink>
    </w:p>
    <w:p w14:paraId="547D9354" w14:textId="00FC0A54" w:rsidR="007779CF" w:rsidRDefault="007779CF">
      <w:pPr>
        <w:pStyle w:val="TableofFigures"/>
        <w:tabs>
          <w:tab w:val="right" w:leader="dot" w:pos="9010"/>
        </w:tabs>
        <w:rPr>
          <w:noProof/>
        </w:rPr>
      </w:pPr>
      <w:hyperlink w:anchor="_Toc522734929" w:history="1">
        <w:r w:rsidRPr="00BA4105">
          <w:rPr>
            <w:rStyle w:val="Hyperlink"/>
            <w:noProof/>
          </w:rPr>
          <w:t>Code Snippet 5 a regular Pytest unit test</w:t>
        </w:r>
        <w:r>
          <w:rPr>
            <w:noProof/>
            <w:webHidden/>
          </w:rPr>
          <w:tab/>
        </w:r>
        <w:r>
          <w:rPr>
            <w:noProof/>
            <w:webHidden/>
          </w:rPr>
          <w:fldChar w:fldCharType="begin"/>
        </w:r>
        <w:r>
          <w:rPr>
            <w:noProof/>
            <w:webHidden/>
          </w:rPr>
          <w:instrText xml:space="preserve"> PAGEREF _Toc522734929 \h </w:instrText>
        </w:r>
        <w:r>
          <w:rPr>
            <w:noProof/>
            <w:webHidden/>
          </w:rPr>
        </w:r>
        <w:r>
          <w:rPr>
            <w:noProof/>
            <w:webHidden/>
          </w:rPr>
          <w:fldChar w:fldCharType="separate"/>
        </w:r>
        <w:r>
          <w:rPr>
            <w:noProof/>
            <w:webHidden/>
          </w:rPr>
          <w:t>20</w:t>
        </w:r>
        <w:r>
          <w:rPr>
            <w:noProof/>
            <w:webHidden/>
          </w:rPr>
          <w:fldChar w:fldCharType="end"/>
        </w:r>
      </w:hyperlink>
    </w:p>
    <w:p w14:paraId="7089E9DC" w14:textId="5585C829" w:rsidR="007779CF" w:rsidRDefault="007779CF">
      <w:pPr>
        <w:pStyle w:val="TableofFigures"/>
        <w:tabs>
          <w:tab w:val="right" w:leader="dot" w:pos="9010"/>
        </w:tabs>
        <w:rPr>
          <w:noProof/>
        </w:rPr>
      </w:pPr>
      <w:hyperlink w:anchor="_Toc522734930" w:history="1">
        <w:r w:rsidRPr="00BA4105">
          <w:rPr>
            <w:rStyle w:val="Hyperlink"/>
            <w:noProof/>
          </w:rPr>
          <w:t>Code Snippet 6 A Pyfakefs Pytest unit test</w:t>
        </w:r>
        <w:r>
          <w:rPr>
            <w:noProof/>
            <w:webHidden/>
          </w:rPr>
          <w:tab/>
        </w:r>
        <w:r>
          <w:rPr>
            <w:noProof/>
            <w:webHidden/>
          </w:rPr>
          <w:fldChar w:fldCharType="begin"/>
        </w:r>
        <w:r>
          <w:rPr>
            <w:noProof/>
            <w:webHidden/>
          </w:rPr>
          <w:instrText xml:space="preserve"> PAGEREF _Toc522734930 \h </w:instrText>
        </w:r>
        <w:r>
          <w:rPr>
            <w:noProof/>
            <w:webHidden/>
          </w:rPr>
        </w:r>
        <w:r>
          <w:rPr>
            <w:noProof/>
            <w:webHidden/>
          </w:rPr>
          <w:fldChar w:fldCharType="separate"/>
        </w:r>
        <w:r>
          <w:rPr>
            <w:noProof/>
            <w:webHidden/>
          </w:rPr>
          <w:t>20</w:t>
        </w:r>
        <w:r>
          <w:rPr>
            <w:noProof/>
            <w:webHidden/>
          </w:rPr>
          <w:fldChar w:fldCharType="end"/>
        </w:r>
      </w:hyperlink>
    </w:p>
    <w:p w14:paraId="75DD8FC9" w14:textId="4C599986" w:rsidR="007779CF" w:rsidRDefault="007779CF">
      <w:pPr>
        <w:pStyle w:val="TableofFigures"/>
        <w:tabs>
          <w:tab w:val="right" w:leader="dot" w:pos="9010"/>
        </w:tabs>
        <w:rPr>
          <w:noProof/>
        </w:rPr>
      </w:pPr>
      <w:hyperlink w:anchor="_Toc522734931" w:history="1">
        <w:r w:rsidRPr="00BA4105">
          <w:rPr>
            <w:rStyle w:val="Hyperlink"/>
            <w:noProof/>
          </w:rPr>
          <w:t>Code Snippet 7 k-fold cross validation</w:t>
        </w:r>
        <w:r>
          <w:rPr>
            <w:noProof/>
            <w:webHidden/>
          </w:rPr>
          <w:tab/>
        </w:r>
        <w:r>
          <w:rPr>
            <w:noProof/>
            <w:webHidden/>
          </w:rPr>
          <w:fldChar w:fldCharType="begin"/>
        </w:r>
        <w:r>
          <w:rPr>
            <w:noProof/>
            <w:webHidden/>
          </w:rPr>
          <w:instrText xml:space="preserve"> PAGEREF _Toc522734931 \h </w:instrText>
        </w:r>
        <w:r>
          <w:rPr>
            <w:noProof/>
            <w:webHidden/>
          </w:rPr>
        </w:r>
        <w:r>
          <w:rPr>
            <w:noProof/>
            <w:webHidden/>
          </w:rPr>
          <w:fldChar w:fldCharType="separate"/>
        </w:r>
        <w:r>
          <w:rPr>
            <w:noProof/>
            <w:webHidden/>
          </w:rPr>
          <w:t>27</w:t>
        </w:r>
        <w:r>
          <w:rPr>
            <w:noProof/>
            <w:webHidden/>
          </w:rPr>
          <w:fldChar w:fldCharType="end"/>
        </w:r>
      </w:hyperlink>
    </w:p>
    <w:p w14:paraId="4FE1FD64" w14:textId="64775DA7" w:rsidR="007779CF" w:rsidRDefault="007779CF">
      <w:pPr>
        <w:pStyle w:val="TableofFigures"/>
        <w:tabs>
          <w:tab w:val="right" w:leader="dot" w:pos="9010"/>
        </w:tabs>
        <w:rPr>
          <w:noProof/>
        </w:rPr>
      </w:pPr>
      <w:hyperlink w:anchor="_Toc522734932" w:history="1">
        <w:r w:rsidRPr="00BA4105">
          <w:rPr>
            <w:rStyle w:val="Hyperlink"/>
            <w:noProof/>
          </w:rPr>
          <w:t>Code Snippet 8 Python subclassing to add model evaluate</w:t>
        </w:r>
        <w:r>
          <w:rPr>
            <w:noProof/>
            <w:webHidden/>
          </w:rPr>
          <w:tab/>
        </w:r>
        <w:r>
          <w:rPr>
            <w:noProof/>
            <w:webHidden/>
          </w:rPr>
          <w:fldChar w:fldCharType="begin"/>
        </w:r>
        <w:r>
          <w:rPr>
            <w:noProof/>
            <w:webHidden/>
          </w:rPr>
          <w:instrText xml:space="preserve"> PAGEREF _Toc522734932 \h </w:instrText>
        </w:r>
        <w:r>
          <w:rPr>
            <w:noProof/>
            <w:webHidden/>
          </w:rPr>
        </w:r>
        <w:r>
          <w:rPr>
            <w:noProof/>
            <w:webHidden/>
          </w:rPr>
          <w:fldChar w:fldCharType="separate"/>
        </w:r>
        <w:r>
          <w:rPr>
            <w:noProof/>
            <w:webHidden/>
          </w:rPr>
          <w:t>27</w:t>
        </w:r>
        <w:r>
          <w:rPr>
            <w:noProof/>
            <w:webHidden/>
          </w:rPr>
          <w:fldChar w:fldCharType="end"/>
        </w:r>
      </w:hyperlink>
    </w:p>
    <w:p w14:paraId="1B7BC227" w14:textId="451AF1B3" w:rsidR="007779CF" w:rsidRDefault="007779CF" w:rsidP="007779CF">
      <w:r>
        <w:fldChar w:fldCharType="end"/>
      </w:r>
    </w:p>
    <w:p w14:paraId="11496305" w14:textId="1E2A36AD" w:rsidR="00501817" w:rsidRDefault="007779CF">
      <w:r>
        <w:br w:type="page"/>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Default="00D56F72">
          <w:pPr>
            <w:pStyle w:val="TOCHeading"/>
          </w:pPr>
          <w:r>
            <w:t>Table of Contents</w:t>
          </w:r>
        </w:p>
        <w:p w14:paraId="3CA737F2" w14:textId="3EBA11D1" w:rsidR="00544FBE"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2737857" w:history="1">
            <w:r w:rsidR="00544FBE">
              <w:rPr>
                <w:noProof/>
                <w:webHidden/>
              </w:rPr>
              <w:tab/>
            </w:r>
            <w:r w:rsidR="00544FBE">
              <w:rPr>
                <w:noProof/>
                <w:webHidden/>
              </w:rPr>
              <w:fldChar w:fldCharType="begin"/>
            </w:r>
            <w:r w:rsidR="00544FBE">
              <w:rPr>
                <w:noProof/>
                <w:webHidden/>
              </w:rPr>
              <w:instrText xml:space="preserve"> PAGEREF _Toc522737857 \h </w:instrText>
            </w:r>
            <w:r w:rsidR="00544FBE">
              <w:rPr>
                <w:noProof/>
                <w:webHidden/>
              </w:rPr>
            </w:r>
            <w:r w:rsidR="00544FBE">
              <w:rPr>
                <w:noProof/>
                <w:webHidden/>
              </w:rPr>
              <w:fldChar w:fldCharType="separate"/>
            </w:r>
            <w:r w:rsidR="00544FBE">
              <w:rPr>
                <w:noProof/>
                <w:webHidden/>
              </w:rPr>
              <w:t>0</w:t>
            </w:r>
            <w:r w:rsidR="00544FBE">
              <w:rPr>
                <w:noProof/>
                <w:webHidden/>
              </w:rPr>
              <w:fldChar w:fldCharType="end"/>
            </w:r>
          </w:hyperlink>
        </w:p>
        <w:p w14:paraId="761A1E12" w14:textId="2DA2A52F" w:rsidR="00544FBE" w:rsidRDefault="00544FBE">
          <w:pPr>
            <w:pStyle w:val="TOC1"/>
            <w:tabs>
              <w:tab w:val="left" w:pos="480"/>
              <w:tab w:val="right" w:leader="dot" w:pos="9010"/>
            </w:tabs>
            <w:rPr>
              <w:b w:val="0"/>
              <w:bCs w:val="0"/>
              <w:i w:val="0"/>
              <w:iCs w:val="0"/>
              <w:noProof/>
            </w:rPr>
          </w:pPr>
          <w:hyperlink w:anchor="_Toc522737858" w:history="1">
            <w:r w:rsidRPr="0035357A">
              <w:rPr>
                <w:rStyle w:val="Hyperlink"/>
                <w:noProof/>
              </w:rPr>
              <w:t>1.</w:t>
            </w:r>
            <w:r>
              <w:rPr>
                <w:b w:val="0"/>
                <w:bCs w:val="0"/>
                <w:i w:val="0"/>
                <w:iCs w:val="0"/>
                <w:noProof/>
              </w:rPr>
              <w:tab/>
            </w:r>
            <w:r w:rsidRPr="0035357A">
              <w:rPr>
                <w:rStyle w:val="Hyperlink"/>
                <w:noProof/>
              </w:rPr>
              <w:t>Abstract</w:t>
            </w:r>
            <w:r>
              <w:rPr>
                <w:noProof/>
                <w:webHidden/>
              </w:rPr>
              <w:tab/>
            </w:r>
            <w:r>
              <w:rPr>
                <w:noProof/>
                <w:webHidden/>
              </w:rPr>
              <w:fldChar w:fldCharType="begin"/>
            </w:r>
            <w:r>
              <w:rPr>
                <w:noProof/>
                <w:webHidden/>
              </w:rPr>
              <w:instrText xml:space="preserve"> PAGEREF _Toc522737858 \h </w:instrText>
            </w:r>
            <w:r>
              <w:rPr>
                <w:noProof/>
                <w:webHidden/>
              </w:rPr>
            </w:r>
            <w:r>
              <w:rPr>
                <w:noProof/>
                <w:webHidden/>
              </w:rPr>
              <w:fldChar w:fldCharType="separate"/>
            </w:r>
            <w:r>
              <w:rPr>
                <w:noProof/>
                <w:webHidden/>
              </w:rPr>
              <w:t>1</w:t>
            </w:r>
            <w:r>
              <w:rPr>
                <w:noProof/>
                <w:webHidden/>
              </w:rPr>
              <w:fldChar w:fldCharType="end"/>
            </w:r>
          </w:hyperlink>
        </w:p>
        <w:p w14:paraId="63008C9A" w14:textId="1A17F71A" w:rsidR="00544FBE" w:rsidRDefault="00544FBE">
          <w:pPr>
            <w:pStyle w:val="TOC1"/>
            <w:tabs>
              <w:tab w:val="left" w:pos="480"/>
              <w:tab w:val="right" w:leader="dot" w:pos="9010"/>
            </w:tabs>
            <w:rPr>
              <w:b w:val="0"/>
              <w:bCs w:val="0"/>
              <w:i w:val="0"/>
              <w:iCs w:val="0"/>
              <w:noProof/>
            </w:rPr>
          </w:pPr>
          <w:hyperlink w:anchor="_Toc522737859" w:history="1">
            <w:r w:rsidRPr="0035357A">
              <w:rPr>
                <w:rStyle w:val="Hyperlink"/>
                <w:noProof/>
              </w:rPr>
              <w:t>2.</w:t>
            </w:r>
            <w:r>
              <w:rPr>
                <w:b w:val="0"/>
                <w:bCs w:val="0"/>
                <w:i w:val="0"/>
                <w:iCs w:val="0"/>
                <w:noProof/>
              </w:rPr>
              <w:tab/>
            </w:r>
            <w:r w:rsidRPr="0035357A">
              <w:rPr>
                <w:rStyle w:val="Hyperlink"/>
                <w:noProof/>
              </w:rPr>
              <w:t>Acknowledgements</w:t>
            </w:r>
            <w:r>
              <w:rPr>
                <w:noProof/>
                <w:webHidden/>
              </w:rPr>
              <w:tab/>
            </w:r>
            <w:r>
              <w:rPr>
                <w:noProof/>
                <w:webHidden/>
              </w:rPr>
              <w:fldChar w:fldCharType="begin"/>
            </w:r>
            <w:r>
              <w:rPr>
                <w:noProof/>
                <w:webHidden/>
              </w:rPr>
              <w:instrText xml:space="preserve"> PAGEREF _Toc522737859 \h </w:instrText>
            </w:r>
            <w:r>
              <w:rPr>
                <w:noProof/>
                <w:webHidden/>
              </w:rPr>
            </w:r>
            <w:r>
              <w:rPr>
                <w:noProof/>
                <w:webHidden/>
              </w:rPr>
              <w:fldChar w:fldCharType="separate"/>
            </w:r>
            <w:r>
              <w:rPr>
                <w:noProof/>
                <w:webHidden/>
              </w:rPr>
              <w:t>1</w:t>
            </w:r>
            <w:r>
              <w:rPr>
                <w:noProof/>
                <w:webHidden/>
              </w:rPr>
              <w:fldChar w:fldCharType="end"/>
            </w:r>
          </w:hyperlink>
        </w:p>
        <w:p w14:paraId="271ED7B9" w14:textId="6D80E28A" w:rsidR="00544FBE" w:rsidRDefault="00544FBE">
          <w:pPr>
            <w:pStyle w:val="TOC1"/>
            <w:tabs>
              <w:tab w:val="left" w:pos="480"/>
              <w:tab w:val="right" w:leader="dot" w:pos="9010"/>
            </w:tabs>
            <w:rPr>
              <w:b w:val="0"/>
              <w:bCs w:val="0"/>
              <w:i w:val="0"/>
              <w:iCs w:val="0"/>
              <w:noProof/>
            </w:rPr>
          </w:pPr>
          <w:hyperlink w:anchor="_Toc522737860" w:history="1">
            <w:r w:rsidRPr="0035357A">
              <w:rPr>
                <w:rStyle w:val="Hyperlink"/>
                <w:noProof/>
              </w:rPr>
              <w:t>3.</w:t>
            </w:r>
            <w:r>
              <w:rPr>
                <w:b w:val="0"/>
                <w:bCs w:val="0"/>
                <w:i w:val="0"/>
                <w:iCs w:val="0"/>
                <w:noProof/>
              </w:rPr>
              <w:tab/>
            </w:r>
            <w:r w:rsidRPr="0035357A">
              <w:rPr>
                <w:rStyle w:val="Hyperlink"/>
                <w:noProof/>
              </w:rPr>
              <w:t>Lists of figures, tables and code snippets</w:t>
            </w:r>
            <w:r>
              <w:rPr>
                <w:noProof/>
                <w:webHidden/>
              </w:rPr>
              <w:tab/>
            </w:r>
            <w:r>
              <w:rPr>
                <w:noProof/>
                <w:webHidden/>
              </w:rPr>
              <w:fldChar w:fldCharType="begin"/>
            </w:r>
            <w:r>
              <w:rPr>
                <w:noProof/>
                <w:webHidden/>
              </w:rPr>
              <w:instrText xml:space="preserve"> PAGEREF _Toc522737860 \h </w:instrText>
            </w:r>
            <w:r>
              <w:rPr>
                <w:noProof/>
                <w:webHidden/>
              </w:rPr>
            </w:r>
            <w:r>
              <w:rPr>
                <w:noProof/>
                <w:webHidden/>
              </w:rPr>
              <w:fldChar w:fldCharType="separate"/>
            </w:r>
            <w:r>
              <w:rPr>
                <w:noProof/>
                <w:webHidden/>
              </w:rPr>
              <w:t>2</w:t>
            </w:r>
            <w:r>
              <w:rPr>
                <w:noProof/>
                <w:webHidden/>
              </w:rPr>
              <w:fldChar w:fldCharType="end"/>
            </w:r>
          </w:hyperlink>
        </w:p>
        <w:p w14:paraId="65469DA3" w14:textId="5C5885B4" w:rsidR="00544FBE" w:rsidRDefault="00544FBE">
          <w:pPr>
            <w:pStyle w:val="TOC2"/>
            <w:tabs>
              <w:tab w:val="right" w:leader="dot" w:pos="9010"/>
            </w:tabs>
            <w:rPr>
              <w:b w:val="0"/>
              <w:bCs w:val="0"/>
              <w:noProof/>
              <w:sz w:val="24"/>
              <w:szCs w:val="24"/>
            </w:rPr>
          </w:pPr>
          <w:hyperlink w:anchor="_Toc522737861" w:history="1">
            <w:r w:rsidRPr="0035357A">
              <w:rPr>
                <w:rStyle w:val="Hyperlink"/>
                <w:noProof/>
              </w:rPr>
              <w:t>3.1. Figures</w:t>
            </w:r>
            <w:r>
              <w:rPr>
                <w:noProof/>
                <w:webHidden/>
              </w:rPr>
              <w:tab/>
            </w:r>
            <w:r>
              <w:rPr>
                <w:noProof/>
                <w:webHidden/>
              </w:rPr>
              <w:fldChar w:fldCharType="begin"/>
            </w:r>
            <w:r>
              <w:rPr>
                <w:noProof/>
                <w:webHidden/>
              </w:rPr>
              <w:instrText xml:space="preserve"> PAGEREF _Toc522737861 \h </w:instrText>
            </w:r>
            <w:r>
              <w:rPr>
                <w:noProof/>
                <w:webHidden/>
              </w:rPr>
            </w:r>
            <w:r>
              <w:rPr>
                <w:noProof/>
                <w:webHidden/>
              </w:rPr>
              <w:fldChar w:fldCharType="separate"/>
            </w:r>
            <w:r>
              <w:rPr>
                <w:noProof/>
                <w:webHidden/>
              </w:rPr>
              <w:t>2</w:t>
            </w:r>
            <w:r>
              <w:rPr>
                <w:noProof/>
                <w:webHidden/>
              </w:rPr>
              <w:fldChar w:fldCharType="end"/>
            </w:r>
          </w:hyperlink>
        </w:p>
        <w:p w14:paraId="611A505A" w14:textId="455EEB81" w:rsidR="00544FBE" w:rsidRDefault="00544FBE">
          <w:pPr>
            <w:pStyle w:val="TOC2"/>
            <w:tabs>
              <w:tab w:val="right" w:leader="dot" w:pos="9010"/>
            </w:tabs>
            <w:rPr>
              <w:b w:val="0"/>
              <w:bCs w:val="0"/>
              <w:noProof/>
              <w:sz w:val="24"/>
              <w:szCs w:val="24"/>
            </w:rPr>
          </w:pPr>
          <w:hyperlink w:anchor="_Toc522737862" w:history="1">
            <w:r w:rsidRPr="0035357A">
              <w:rPr>
                <w:rStyle w:val="Hyperlink"/>
                <w:noProof/>
              </w:rPr>
              <w:t>3.2. Tables</w:t>
            </w:r>
            <w:r>
              <w:rPr>
                <w:noProof/>
                <w:webHidden/>
              </w:rPr>
              <w:tab/>
            </w:r>
            <w:r>
              <w:rPr>
                <w:noProof/>
                <w:webHidden/>
              </w:rPr>
              <w:fldChar w:fldCharType="begin"/>
            </w:r>
            <w:r>
              <w:rPr>
                <w:noProof/>
                <w:webHidden/>
              </w:rPr>
              <w:instrText xml:space="preserve"> PAGEREF _Toc522737862 \h </w:instrText>
            </w:r>
            <w:r>
              <w:rPr>
                <w:noProof/>
                <w:webHidden/>
              </w:rPr>
            </w:r>
            <w:r>
              <w:rPr>
                <w:noProof/>
                <w:webHidden/>
              </w:rPr>
              <w:fldChar w:fldCharType="separate"/>
            </w:r>
            <w:r>
              <w:rPr>
                <w:noProof/>
                <w:webHidden/>
              </w:rPr>
              <w:t>2</w:t>
            </w:r>
            <w:r>
              <w:rPr>
                <w:noProof/>
                <w:webHidden/>
              </w:rPr>
              <w:fldChar w:fldCharType="end"/>
            </w:r>
          </w:hyperlink>
        </w:p>
        <w:p w14:paraId="49897A3D" w14:textId="64691E1E" w:rsidR="00544FBE" w:rsidRDefault="00544FBE">
          <w:pPr>
            <w:pStyle w:val="TOC2"/>
            <w:tabs>
              <w:tab w:val="right" w:leader="dot" w:pos="9010"/>
            </w:tabs>
            <w:rPr>
              <w:b w:val="0"/>
              <w:bCs w:val="0"/>
              <w:noProof/>
              <w:sz w:val="24"/>
              <w:szCs w:val="24"/>
            </w:rPr>
          </w:pPr>
          <w:hyperlink w:anchor="_Toc522737863" w:history="1">
            <w:r w:rsidRPr="0035357A">
              <w:rPr>
                <w:rStyle w:val="Hyperlink"/>
                <w:noProof/>
              </w:rPr>
              <w:t>3.3. Code snippets</w:t>
            </w:r>
            <w:r>
              <w:rPr>
                <w:noProof/>
                <w:webHidden/>
              </w:rPr>
              <w:tab/>
            </w:r>
            <w:r>
              <w:rPr>
                <w:noProof/>
                <w:webHidden/>
              </w:rPr>
              <w:fldChar w:fldCharType="begin"/>
            </w:r>
            <w:r>
              <w:rPr>
                <w:noProof/>
                <w:webHidden/>
              </w:rPr>
              <w:instrText xml:space="preserve"> PAGEREF _Toc522737863 \h </w:instrText>
            </w:r>
            <w:r>
              <w:rPr>
                <w:noProof/>
                <w:webHidden/>
              </w:rPr>
            </w:r>
            <w:r>
              <w:rPr>
                <w:noProof/>
                <w:webHidden/>
              </w:rPr>
              <w:fldChar w:fldCharType="separate"/>
            </w:r>
            <w:r>
              <w:rPr>
                <w:noProof/>
                <w:webHidden/>
              </w:rPr>
              <w:t>2</w:t>
            </w:r>
            <w:r>
              <w:rPr>
                <w:noProof/>
                <w:webHidden/>
              </w:rPr>
              <w:fldChar w:fldCharType="end"/>
            </w:r>
          </w:hyperlink>
        </w:p>
        <w:p w14:paraId="3A23656E" w14:textId="51F8C756" w:rsidR="00544FBE" w:rsidRDefault="00544FBE">
          <w:pPr>
            <w:pStyle w:val="TOC1"/>
            <w:tabs>
              <w:tab w:val="left" w:pos="480"/>
              <w:tab w:val="right" w:leader="dot" w:pos="9010"/>
            </w:tabs>
            <w:rPr>
              <w:b w:val="0"/>
              <w:bCs w:val="0"/>
              <w:i w:val="0"/>
              <w:iCs w:val="0"/>
              <w:noProof/>
            </w:rPr>
          </w:pPr>
          <w:hyperlink w:anchor="_Toc522737864" w:history="1">
            <w:r w:rsidRPr="0035357A">
              <w:rPr>
                <w:rStyle w:val="Hyperlink"/>
                <w:noProof/>
              </w:rPr>
              <w:t>5.</w:t>
            </w:r>
            <w:r>
              <w:rPr>
                <w:b w:val="0"/>
                <w:bCs w:val="0"/>
                <w:i w:val="0"/>
                <w:iCs w:val="0"/>
                <w:noProof/>
              </w:rPr>
              <w:tab/>
            </w:r>
            <w:r w:rsidRPr="0035357A">
              <w:rPr>
                <w:rStyle w:val="Hyperlink"/>
                <w:noProof/>
              </w:rPr>
              <w:t>Introduction</w:t>
            </w:r>
            <w:r>
              <w:rPr>
                <w:noProof/>
                <w:webHidden/>
              </w:rPr>
              <w:tab/>
            </w:r>
            <w:r>
              <w:rPr>
                <w:noProof/>
                <w:webHidden/>
              </w:rPr>
              <w:fldChar w:fldCharType="begin"/>
            </w:r>
            <w:r>
              <w:rPr>
                <w:noProof/>
                <w:webHidden/>
              </w:rPr>
              <w:instrText xml:space="preserve"> PAGEREF _Toc522737864 \h </w:instrText>
            </w:r>
            <w:r>
              <w:rPr>
                <w:noProof/>
                <w:webHidden/>
              </w:rPr>
            </w:r>
            <w:r>
              <w:rPr>
                <w:noProof/>
                <w:webHidden/>
              </w:rPr>
              <w:fldChar w:fldCharType="separate"/>
            </w:r>
            <w:r>
              <w:rPr>
                <w:noProof/>
                <w:webHidden/>
              </w:rPr>
              <w:t>4</w:t>
            </w:r>
            <w:r>
              <w:rPr>
                <w:noProof/>
                <w:webHidden/>
              </w:rPr>
              <w:fldChar w:fldCharType="end"/>
            </w:r>
          </w:hyperlink>
        </w:p>
        <w:p w14:paraId="7AF6FCAE" w14:textId="4536D13D" w:rsidR="00544FBE" w:rsidRDefault="00544FBE">
          <w:pPr>
            <w:pStyle w:val="TOC1"/>
            <w:tabs>
              <w:tab w:val="left" w:pos="480"/>
              <w:tab w:val="right" w:leader="dot" w:pos="9010"/>
            </w:tabs>
            <w:rPr>
              <w:b w:val="0"/>
              <w:bCs w:val="0"/>
              <w:i w:val="0"/>
              <w:iCs w:val="0"/>
              <w:noProof/>
            </w:rPr>
          </w:pPr>
          <w:hyperlink w:anchor="_Toc522737865" w:history="1">
            <w:r w:rsidRPr="0035357A">
              <w:rPr>
                <w:rStyle w:val="Hyperlink"/>
                <w:noProof/>
              </w:rPr>
              <w:t>6.</w:t>
            </w:r>
            <w:r>
              <w:rPr>
                <w:b w:val="0"/>
                <w:bCs w:val="0"/>
                <w:i w:val="0"/>
                <w:iCs w:val="0"/>
                <w:noProof/>
              </w:rPr>
              <w:tab/>
            </w:r>
            <w:r w:rsidRPr="0035357A">
              <w:rPr>
                <w:rStyle w:val="Hyperlink"/>
                <w:noProof/>
              </w:rPr>
              <w:t>Overall Results (trailer)</w:t>
            </w:r>
            <w:r>
              <w:rPr>
                <w:noProof/>
                <w:webHidden/>
              </w:rPr>
              <w:tab/>
            </w:r>
            <w:r>
              <w:rPr>
                <w:noProof/>
                <w:webHidden/>
              </w:rPr>
              <w:fldChar w:fldCharType="begin"/>
            </w:r>
            <w:r>
              <w:rPr>
                <w:noProof/>
                <w:webHidden/>
              </w:rPr>
              <w:instrText xml:space="preserve"> PAGEREF _Toc522737865 \h </w:instrText>
            </w:r>
            <w:r>
              <w:rPr>
                <w:noProof/>
                <w:webHidden/>
              </w:rPr>
            </w:r>
            <w:r>
              <w:rPr>
                <w:noProof/>
                <w:webHidden/>
              </w:rPr>
              <w:fldChar w:fldCharType="separate"/>
            </w:r>
            <w:r>
              <w:rPr>
                <w:noProof/>
                <w:webHidden/>
              </w:rPr>
              <w:t>5</w:t>
            </w:r>
            <w:r>
              <w:rPr>
                <w:noProof/>
                <w:webHidden/>
              </w:rPr>
              <w:fldChar w:fldCharType="end"/>
            </w:r>
          </w:hyperlink>
        </w:p>
        <w:p w14:paraId="7048A99A" w14:textId="1E7AEA2F" w:rsidR="00544FBE" w:rsidRDefault="00544FBE">
          <w:pPr>
            <w:pStyle w:val="TOC1"/>
            <w:tabs>
              <w:tab w:val="left" w:pos="480"/>
              <w:tab w:val="right" w:leader="dot" w:pos="9010"/>
            </w:tabs>
            <w:rPr>
              <w:b w:val="0"/>
              <w:bCs w:val="0"/>
              <w:i w:val="0"/>
              <w:iCs w:val="0"/>
              <w:noProof/>
            </w:rPr>
          </w:pPr>
          <w:hyperlink w:anchor="_Toc522737866" w:history="1">
            <w:r w:rsidRPr="0035357A">
              <w:rPr>
                <w:rStyle w:val="Hyperlink"/>
                <w:noProof/>
              </w:rPr>
              <w:t>7.</w:t>
            </w:r>
            <w:r>
              <w:rPr>
                <w:b w:val="0"/>
                <w:bCs w:val="0"/>
                <w:i w:val="0"/>
                <w:iCs w:val="0"/>
                <w:noProof/>
              </w:rPr>
              <w:tab/>
            </w:r>
            <w:r w:rsidRPr="0035357A">
              <w:rPr>
                <w:rStyle w:val="Hyperlink"/>
                <w:noProof/>
              </w:rPr>
              <w:t>Software Architecture</w:t>
            </w:r>
            <w:r>
              <w:rPr>
                <w:noProof/>
                <w:webHidden/>
              </w:rPr>
              <w:tab/>
            </w:r>
            <w:r>
              <w:rPr>
                <w:noProof/>
                <w:webHidden/>
              </w:rPr>
              <w:fldChar w:fldCharType="begin"/>
            </w:r>
            <w:r>
              <w:rPr>
                <w:noProof/>
                <w:webHidden/>
              </w:rPr>
              <w:instrText xml:space="preserve"> PAGEREF _Toc522737866 \h </w:instrText>
            </w:r>
            <w:r>
              <w:rPr>
                <w:noProof/>
                <w:webHidden/>
              </w:rPr>
            </w:r>
            <w:r>
              <w:rPr>
                <w:noProof/>
                <w:webHidden/>
              </w:rPr>
              <w:fldChar w:fldCharType="separate"/>
            </w:r>
            <w:r>
              <w:rPr>
                <w:noProof/>
                <w:webHidden/>
              </w:rPr>
              <w:t>5</w:t>
            </w:r>
            <w:r>
              <w:rPr>
                <w:noProof/>
                <w:webHidden/>
              </w:rPr>
              <w:fldChar w:fldCharType="end"/>
            </w:r>
          </w:hyperlink>
        </w:p>
        <w:p w14:paraId="2E9F65AB" w14:textId="53F989D6" w:rsidR="00544FBE" w:rsidRDefault="00544FBE">
          <w:pPr>
            <w:pStyle w:val="TOC2"/>
            <w:tabs>
              <w:tab w:val="right" w:leader="dot" w:pos="9010"/>
            </w:tabs>
            <w:rPr>
              <w:b w:val="0"/>
              <w:bCs w:val="0"/>
              <w:noProof/>
              <w:sz w:val="24"/>
              <w:szCs w:val="24"/>
            </w:rPr>
          </w:pPr>
          <w:hyperlink w:anchor="_Toc522737867" w:history="1">
            <w:r w:rsidRPr="0035357A">
              <w:rPr>
                <w:rStyle w:val="Hyperlink"/>
                <w:noProof/>
              </w:rPr>
              <w:t>7.1. The Pipeline of tasks</w:t>
            </w:r>
            <w:r>
              <w:rPr>
                <w:noProof/>
                <w:webHidden/>
              </w:rPr>
              <w:tab/>
            </w:r>
            <w:r>
              <w:rPr>
                <w:noProof/>
                <w:webHidden/>
              </w:rPr>
              <w:fldChar w:fldCharType="begin"/>
            </w:r>
            <w:r>
              <w:rPr>
                <w:noProof/>
                <w:webHidden/>
              </w:rPr>
              <w:instrText xml:space="preserve"> PAGEREF _Toc522737867 \h </w:instrText>
            </w:r>
            <w:r>
              <w:rPr>
                <w:noProof/>
                <w:webHidden/>
              </w:rPr>
            </w:r>
            <w:r>
              <w:rPr>
                <w:noProof/>
                <w:webHidden/>
              </w:rPr>
              <w:fldChar w:fldCharType="separate"/>
            </w:r>
            <w:r>
              <w:rPr>
                <w:noProof/>
                <w:webHidden/>
              </w:rPr>
              <w:t>5</w:t>
            </w:r>
            <w:r>
              <w:rPr>
                <w:noProof/>
                <w:webHidden/>
              </w:rPr>
              <w:fldChar w:fldCharType="end"/>
            </w:r>
          </w:hyperlink>
        </w:p>
        <w:p w14:paraId="340C1A2D" w14:textId="505F2B06" w:rsidR="00544FBE" w:rsidRDefault="00544FBE">
          <w:pPr>
            <w:pStyle w:val="TOC2"/>
            <w:tabs>
              <w:tab w:val="right" w:leader="dot" w:pos="9010"/>
            </w:tabs>
            <w:rPr>
              <w:b w:val="0"/>
              <w:bCs w:val="0"/>
              <w:noProof/>
              <w:sz w:val="24"/>
              <w:szCs w:val="24"/>
            </w:rPr>
          </w:pPr>
          <w:hyperlink w:anchor="_Toc522737868" w:history="1">
            <w:r w:rsidRPr="0035357A">
              <w:rPr>
                <w:rStyle w:val="Hyperlink"/>
                <w:noProof/>
              </w:rPr>
              <w:t>7.2. Invoke</w:t>
            </w:r>
            <w:r>
              <w:rPr>
                <w:noProof/>
                <w:webHidden/>
              </w:rPr>
              <w:tab/>
            </w:r>
            <w:r>
              <w:rPr>
                <w:noProof/>
                <w:webHidden/>
              </w:rPr>
              <w:fldChar w:fldCharType="begin"/>
            </w:r>
            <w:r>
              <w:rPr>
                <w:noProof/>
                <w:webHidden/>
              </w:rPr>
              <w:instrText xml:space="preserve"> PAGEREF _Toc522737868 \h </w:instrText>
            </w:r>
            <w:r>
              <w:rPr>
                <w:noProof/>
                <w:webHidden/>
              </w:rPr>
            </w:r>
            <w:r>
              <w:rPr>
                <w:noProof/>
                <w:webHidden/>
              </w:rPr>
              <w:fldChar w:fldCharType="separate"/>
            </w:r>
            <w:r>
              <w:rPr>
                <w:noProof/>
                <w:webHidden/>
              </w:rPr>
              <w:t>6</w:t>
            </w:r>
            <w:r>
              <w:rPr>
                <w:noProof/>
                <w:webHidden/>
              </w:rPr>
              <w:fldChar w:fldCharType="end"/>
            </w:r>
          </w:hyperlink>
        </w:p>
        <w:p w14:paraId="4F550E02" w14:textId="36F0E94B" w:rsidR="00544FBE" w:rsidRDefault="00544FBE">
          <w:pPr>
            <w:pStyle w:val="TOC2"/>
            <w:tabs>
              <w:tab w:val="right" w:leader="dot" w:pos="9010"/>
            </w:tabs>
            <w:rPr>
              <w:b w:val="0"/>
              <w:bCs w:val="0"/>
              <w:noProof/>
              <w:sz w:val="24"/>
              <w:szCs w:val="24"/>
            </w:rPr>
          </w:pPr>
          <w:hyperlink w:anchor="_Toc522737869" w:history="1">
            <w:r w:rsidRPr="0035357A">
              <w:rPr>
                <w:rStyle w:val="Hyperlink"/>
                <w:noProof/>
              </w:rPr>
              <w:t>7.3. Named Entity Downloading</w:t>
            </w:r>
            <w:r>
              <w:rPr>
                <w:noProof/>
                <w:webHidden/>
              </w:rPr>
              <w:tab/>
            </w:r>
            <w:r>
              <w:rPr>
                <w:noProof/>
                <w:webHidden/>
              </w:rPr>
              <w:fldChar w:fldCharType="begin"/>
            </w:r>
            <w:r>
              <w:rPr>
                <w:noProof/>
                <w:webHidden/>
              </w:rPr>
              <w:instrText xml:space="preserve"> PAGEREF _Toc522737869 \h </w:instrText>
            </w:r>
            <w:r>
              <w:rPr>
                <w:noProof/>
                <w:webHidden/>
              </w:rPr>
            </w:r>
            <w:r>
              <w:rPr>
                <w:noProof/>
                <w:webHidden/>
              </w:rPr>
              <w:fldChar w:fldCharType="separate"/>
            </w:r>
            <w:r>
              <w:rPr>
                <w:noProof/>
                <w:webHidden/>
              </w:rPr>
              <w:t>8</w:t>
            </w:r>
            <w:r>
              <w:rPr>
                <w:noProof/>
                <w:webHidden/>
              </w:rPr>
              <w:fldChar w:fldCharType="end"/>
            </w:r>
          </w:hyperlink>
        </w:p>
        <w:p w14:paraId="0D073E84" w14:textId="4431D2D4" w:rsidR="00544FBE" w:rsidRDefault="00544FBE">
          <w:pPr>
            <w:pStyle w:val="TOC2"/>
            <w:tabs>
              <w:tab w:val="right" w:leader="dot" w:pos="9010"/>
            </w:tabs>
            <w:rPr>
              <w:b w:val="0"/>
              <w:bCs w:val="0"/>
              <w:noProof/>
              <w:sz w:val="24"/>
              <w:szCs w:val="24"/>
            </w:rPr>
          </w:pPr>
          <w:hyperlink w:anchor="_Toc522737870" w:history="1">
            <w:r w:rsidRPr="0035357A">
              <w:rPr>
                <w:rStyle w:val="Hyperlink"/>
                <w:noProof/>
              </w:rPr>
              <w:t>7.4. Raw Hansard downloading</w:t>
            </w:r>
            <w:r>
              <w:rPr>
                <w:noProof/>
                <w:webHidden/>
              </w:rPr>
              <w:tab/>
            </w:r>
            <w:r>
              <w:rPr>
                <w:noProof/>
                <w:webHidden/>
              </w:rPr>
              <w:fldChar w:fldCharType="begin"/>
            </w:r>
            <w:r>
              <w:rPr>
                <w:noProof/>
                <w:webHidden/>
              </w:rPr>
              <w:instrText xml:space="preserve"> PAGEREF _Toc522737870 \h </w:instrText>
            </w:r>
            <w:r>
              <w:rPr>
                <w:noProof/>
                <w:webHidden/>
              </w:rPr>
            </w:r>
            <w:r>
              <w:rPr>
                <w:noProof/>
                <w:webHidden/>
              </w:rPr>
              <w:fldChar w:fldCharType="separate"/>
            </w:r>
            <w:r>
              <w:rPr>
                <w:noProof/>
                <w:webHidden/>
              </w:rPr>
              <w:t>8</w:t>
            </w:r>
            <w:r>
              <w:rPr>
                <w:noProof/>
                <w:webHidden/>
              </w:rPr>
              <w:fldChar w:fldCharType="end"/>
            </w:r>
          </w:hyperlink>
        </w:p>
        <w:p w14:paraId="69F614FC" w14:textId="2AE95224" w:rsidR="00544FBE" w:rsidRDefault="00544FBE">
          <w:pPr>
            <w:pStyle w:val="TOC2"/>
            <w:tabs>
              <w:tab w:val="right" w:leader="dot" w:pos="9010"/>
            </w:tabs>
            <w:rPr>
              <w:b w:val="0"/>
              <w:bCs w:val="0"/>
              <w:noProof/>
              <w:sz w:val="24"/>
              <w:szCs w:val="24"/>
            </w:rPr>
          </w:pPr>
          <w:hyperlink w:anchor="_Toc522737871" w:history="1">
            <w:r w:rsidRPr="0035357A">
              <w:rPr>
                <w:rStyle w:val="Hyperlink"/>
                <w:noProof/>
              </w:rPr>
              <w:t>7.5. Hansard processing</w:t>
            </w:r>
            <w:r>
              <w:rPr>
                <w:noProof/>
                <w:webHidden/>
              </w:rPr>
              <w:tab/>
            </w:r>
            <w:r>
              <w:rPr>
                <w:noProof/>
                <w:webHidden/>
              </w:rPr>
              <w:fldChar w:fldCharType="begin"/>
            </w:r>
            <w:r>
              <w:rPr>
                <w:noProof/>
                <w:webHidden/>
              </w:rPr>
              <w:instrText xml:space="preserve"> PAGEREF _Toc522737871 \h </w:instrText>
            </w:r>
            <w:r>
              <w:rPr>
                <w:noProof/>
                <w:webHidden/>
              </w:rPr>
            </w:r>
            <w:r>
              <w:rPr>
                <w:noProof/>
                <w:webHidden/>
              </w:rPr>
              <w:fldChar w:fldCharType="separate"/>
            </w:r>
            <w:r>
              <w:rPr>
                <w:noProof/>
                <w:webHidden/>
              </w:rPr>
              <w:t>9</w:t>
            </w:r>
            <w:r>
              <w:rPr>
                <w:noProof/>
                <w:webHidden/>
              </w:rPr>
              <w:fldChar w:fldCharType="end"/>
            </w:r>
          </w:hyperlink>
        </w:p>
        <w:p w14:paraId="208FE8E2" w14:textId="118BB523" w:rsidR="00544FBE" w:rsidRDefault="00544FBE">
          <w:pPr>
            <w:pStyle w:val="TOC2"/>
            <w:tabs>
              <w:tab w:val="right" w:leader="dot" w:pos="9010"/>
            </w:tabs>
            <w:rPr>
              <w:b w:val="0"/>
              <w:bCs w:val="0"/>
              <w:noProof/>
              <w:sz w:val="24"/>
              <w:szCs w:val="24"/>
            </w:rPr>
          </w:pPr>
          <w:hyperlink w:anchor="_Toc522737872" w:history="1">
            <w:r w:rsidRPr="0035357A">
              <w:rPr>
                <w:rStyle w:val="Hyperlink"/>
                <w:noProof/>
              </w:rPr>
              <w:t>7.6. Hansard chunking</w:t>
            </w:r>
            <w:r>
              <w:rPr>
                <w:noProof/>
                <w:webHidden/>
              </w:rPr>
              <w:tab/>
            </w:r>
            <w:r>
              <w:rPr>
                <w:noProof/>
                <w:webHidden/>
              </w:rPr>
              <w:fldChar w:fldCharType="begin"/>
            </w:r>
            <w:r>
              <w:rPr>
                <w:noProof/>
                <w:webHidden/>
              </w:rPr>
              <w:instrText xml:space="preserve"> PAGEREF _Toc522737872 \h </w:instrText>
            </w:r>
            <w:r>
              <w:rPr>
                <w:noProof/>
                <w:webHidden/>
              </w:rPr>
            </w:r>
            <w:r>
              <w:rPr>
                <w:noProof/>
                <w:webHidden/>
              </w:rPr>
              <w:fldChar w:fldCharType="separate"/>
            </w:r>
            <w:r>
              <w:rPr>
                <w:noProof/>
                <w:webHidden/>
              </w:rPr>
              <w:t>9</w:t>
            </w:r>
            <w:r>
              <w:rPr>
                <w:noProof/>
                <w:webHidden/>
              </w:rPr>
              <w:fldChar w:fldCharType="end"/>
            </w:r>
          </w:hyperlink>
        </w:p>
        <w:p w14:paraId="4BE5D7B4" w14:textId="7EB871D8" w:rsidR="00544FBE" w:rsidRDefault="00544FBE">
          <w:pPr>
            <w:pStyle w:val="TOC2"/>
            <w:tabs>
              <w:tab w:val="right" w:leader="dot" w:pos="9010"/>
            </w:tabs>
            <w:rPr>
              <w:b w:val="0"/>
              <w:bCs w:val="0"/>
              <w:noProof/>
              <w:sz w:val="24"/>
              <w:szCs w:val="24"/>
            </w:rPr>
          </w:pPr>
          <w:hyperlink w:anchor="_Toc522737873" w:history="1">
            <w:r w:rsidRPr="0035357A">
              <w:rPr>
                <w:rStyle w:val="Hyperlink"/>
                <w:noProof/>
              </w:rPr>
              <w:t>7.7. Hansard interpolation</w:t>
            </w:r>
            <w:r>
              <w:rPr>
                <w:noProof/>
                <w:webHidden/>
              </w:rPr>
              <w:tab/>
            </w:r>
            <w:r>
              <w:rPr>
                <w:noProof/>
                <w:webHidden/>
              </w:rPr>
              <w:fldChar w:fldCharType="begin"/>
            </w:r>
            <w:r>
              <w:rPr>
                <w:noProof/>
                <w:webHidden/>
              </w:rPr>
              <w:instrText xml:space="preserve"> PAGEREF _Toc522737873 \h </w:instrText>
            </w:r>
            <w:r>
              <w:rPr>
                <w:noProof/>
                <w:webHidden/>
              </w:rPr>
            </w:r>
            <w:r>
              <w:rPr>
                <w:noProof/>
                <w:webHidden/>
              </w:rPr>
              <w:fldChar w:fldCharType="separate"/>
            </w:r>
            <w:r>
              <w:rPr>
                <w:noProof/>
                <w:webHidden/>
              </w:rPr>
              <w:t>11</w:t>
            </w:r>
            <w:r>
              <w:rPr>
                <w:noProof/>
                <w:webHidden/>
              </w:rPr>
              <w:fldChar w:fldCharType="end"/>
            </w:r>
          </w:hyperlink>
        </w:p>
        <w:p w14:paraId="4B90F7AC" w14:textId="22E56D4C" w:rsidR="00544FBE" w:rsidRDefault="00544FBE">
          <w:pPr>
            <w:pStyle w:val="TOC2"/>
            <w:tabs>
              <w:tab w:val="right" w:leader="dot" w:pos="9010"/>
            </w:tabs>
            <w:rPr>
              <w:b w:val="0"/>
              <w:bCs w:val="0"/>
              <w:noProof/>
              <w:sz w:val="24"/>
              <w:szCs w:val="24"/>
            </w:rPr>
          </w:pPr>
          <w:hyperlink w:anchor="_Toc522737874" w:history="1">
            <w:r w:rsidRPr="0035357A">
              <w:rPr>
                <w:rStyle w:val="Hyperlink"/>
                <w:noProof/>
              </w:rPr>
              <w:t>7.8. Hansard Numerification</w:t>
            </w:r>
            <w:r>
              <w:rPr>
                <w:noProof/>
                <w:webHidden/>
              </w:rPr>
              <w:tab/>
            </w:r>
            <w:r>
              <w:rPr>
                <w:noProof/>
                <w:webHidden/>
              </w:rPr>
              <w:fldChar w:fldCharType="begin"/>
            </w:r>
            <w:r>
              <w:rPr>
                <w:noProof/>
                <w:webHidden/>
              </w:rPr>
              <w:instrText xml:space="preserve"> PAGEREF _Toc522737874 \h </w:instrText>
            </w:r>
            <w:r>
              <w:rPr>
                <w:noProof/>
                <w:webHidden/>
              </w:rPr>
            </w:r>
            <w:r>
              <w:rPr>
                <w:noProof/>
                <w:webHidden/>
              </w:rPr>
              <w:fldChar w:fldCharType="separate"/>
            </w:r>
            <w:r>
              <w:rPr>
                <w:noProof/>
                <w:webHidden/>
              </w:rPr>
              <w:t>12</w:t>
            </w:r>
            <w:r>
              <w:rPr>
                <w:noProof/>
                <w:webHidden/>
              </w:rPr>
              <w:fldChar w:fldCharType="end"/>
            </w:r>
          </w:hyperlink>
        </w:p>
        <w:p w14:paraId="137A4ED0" w14:textId="70A4AB53" w:rsidR="00544FBE" w:rsidRDefault="00544FBE">
          <w:pPr>
            <w:pStyle w:val="TOC2"/>
            <w:tabs>
              <w:tab w:val="right" w:leader="dot" w:pos="9010"/>
            </w:tabs>
            <w:rPr>
              <w:b w:val="0"/>
              <w:bCs w:val="0"/>
              <w:noProof/>
              <w:sz w:val="24"/>
              <w:szCs w:val="24"/>
            </w:rPr>
          </w:pPr>
          <w:hyperlink w:anchor="_Toc522737875" w:history="1">
            <w:r w:rsidRPr="0035357A">
              <w:rPr>
                <w:rStyle w:val="Hyperlink"/>
                <w:noProof/>
              </w:rPr>
              <w:t>7.9. Partition into datasets and sizes</w:t>
            </w:r>
            <w:r>
              <w:rPr>
                <w:noProof/>
                <w:webHidden/>
              </w:rPr>
              <w:tab/>
            </w:r>
            <w:r>
              <w:rPr>
                <w:noProof/>
                <w:webHidden/>
              </w:rPr>
              <w:fldChar w:fldCharType="begin"/>
            </w:r>
            <w:r>
              <w:rPr>
                <w:noProof/>
                <w:webHidden/>
              </w:rPr>
              <w:instrText xml:space="preserve"> PAGEREF _Toc522737875 \h </w:instrText>
            </w:r>
            <w:r>
              <w:rPr>
                <w:noProof/>
                <w:webHidden/>
              </w:rPr>
            </w:r>
            <w:r>
              <w:rPr>
                <w:noProof/>
                <w:webHidden/>
              </w:rPr>
              <w:fldChar w:fldCharType="separate"/>
            </w:r>
            <w:r>
              <w:rPr>
                <w:noProof/>
                <w:webHidden/>
              </w:rPr>
              <w:t>14</w:t>
            </w:r>
            <w:r>
              <w:rPr>
                <w:noProof/>
                <w:webHidden/>
              </w:rPr>
              <w:fldChar w:fldCharType="end"/>
            </w:r>
          </w:hyperlink>
        </w:p>
        <w:p w14:paraId="562E466C" w14:textId="63113DBC" w:rsidR="00544FBE" w:rsidRDefault="00544FBE">
          <w:pPr>
            <w:pStyle w:val="TOC2"/>
            <w:tabs>
              <w:tab w:val="right" w:leader="dot" w:pos="9010"/>
            </w:tabs>
            <w:rPr>
              <w:b w:val="0"/>
              <w:bCs w:val="0"/>
              <w:noProof/>
              <w:sz w:val="24"/>
              <w:szCs w:val="24"/>
            </w:rPr>
          </w:pPr>
          <w:hyperlink w:anchor="_Toc522737876" w:history="1">
            <w:r w:rsidRPr="0035357A">
              <w:rPr>
                <w:rStyle w:val="Hyperlink"/>
                <w:noProof/>
              </w:rPr>
              <w:t>7.10. Formation of Tensors</w:t>
            </w:r>
            <w:r>
              <w:rPr>
                <w:noProof/>
                <w:webHidden/>
              </w:rPr>
              <w:tab/>
            </w:r>
            <w:r>
              <w:rPr>
                <w:noProof/>
                <w:webHidden/>
              </w:rPr>
              <w:fldChar w:fldCharType="begin"/>
            </w:r>
            <w:r>
              <w:rPr>
                <w:noProof/>
                <w:webHidden/>
              </w:rPr>
              <w:instrText xml:space="preserve"> PAGEREF _Toc522737876 \h </w:instrText>
            </w:r>
            <w:r>
              <w:rPr>
                <w:noProof/>
                <w:webHidden/>
              </w:rPr>
            </w:r>
            <w:r>
              <w:rPr>
                <w:noProof/>
                <w:webHidden/>
              </w:rPr>
              <w:fldChar w:fldCharType="separate"/>
            </w:r>
            <w:r>
              <w:rPr>
                <w:noProof/>
                <w:webHidden/>
              </w:rPr>
              <w:t>16</w:t>
            </w:r>
            <w:r>
              <w:rPr>
                <w:noProof/>
                <w:webHidden/>
              </w:rPr>
              <w:fldChar w:fldCharType="end"/>
            </w:r>
          </w:hyperlink>
        </w:p>
        <w:p w14:paraId="4850744D" w14:textId="5F60D78A" w:rsidR="00544FBE" w:rsidRDefault="00544FBE">
          <w:pPr>
            <w:pStyle w:val="TOC1"/>
            <w:tabs>
              <w:tab w:val="left" w:pos="480"/>
              <w:tab w:val="right" w:leader="dot" w:pos="9010"/>
            </w:tabs>
            <w:rPr>
              <w:b w:val="0"/>
              <w:bCs w:val="0"/>
              <w:i w:val="0"/>
              <w:iCs w:val="0"/>
              <w:noProof/>
            </w:rPr>
          </w:pPr>
          <w:hyperlink w:anchor="_Toc522737877" w:history="1">
            <w:r w:rsidRPr="0035357A">
              <w:rPr>
                <w:rStyle w:val="Hyperlink"/>
                <w:noProof/>
              </w:rPr>
              <w:t>8.</w:t>
            </w:r>
            <w:r>
              <w:rPr>
                <w:b w:val="0"/>
                <w:bCs w:val="0"/>
                <w:i w:val="0"/>
                <w:iCs w:val="0"/>
                <w:noProof/>
              </w:rPr>
              <w:tab/>
            </w:r>
            <w:r w:rsidRPr="0035357A">
              <w:rPr>
                <w:rStyle w:val="Hyperlink"/>
                <w:noProof/>
              </w:rPr>
              <w:t>Implementation issues</w:t>
            </w:r>
            <w:r>
              <w:rPr>
                <w:noProof/>
                <w:webHidden/>
              </w:rPr>
              <w:tab/>
            </w:r>
            <w:r>
              <w:rPr>
                <w:noProof/>
                <w:webHidden/>
              </w:rPr>
              <w:fldChar w:fldCharType="begin"/>
            </w:r>
            <w:r>
              <w:rPr>
                <w:noProof/>
                <w:webHidden/>
              </w:rPr>
              <w:instrText xml:space="preserve"> PAGEREF _Toc522737877 \h </w:instrText>
            </w:r>
            <w:r>
              <w:rPr>
                <w:noProof/>
                <w:webHidden/>
              </w:rPr>
            </w:r>
            <w:r>
              <w:rPr>
                <w:noProof/>
                <w:webHidden/>
              </w:rPr>
              <w:fldChar w:fldCharType="separate"/>
            </w:r>
            <w:r>
              <w:rPr>
                <w:noProof/>
                <w:webHidden/>
              </w:rPr>
              <w:t>16</w:t>
            </w:r>
            <w:r>
              <w:rPr>
                <w:noProof/>
                <w:webHidden/>
              </w:rPr>
              <w:fldChar w:fldCharType="end"/>
            </w:r>
          </w:hyperlink>
        </w:p>
        <w:p w14:paraId="518A8A5C" w14:textId="523CCCC8" w:rsidR="00544FBE" w:rsidRDefault="00544FBE">
          <w:pPr>
            <w:pStyle w:val="TOC2"/>
            <w:tabs>
              <w:tab w:val="right" w:leader="dot" w:pos="9010"/>
            </w:tabs>
            <w:rPr>
              <w:b w:val="0"/>
              <w:bCs w:val="0"/>
              <w:noProof/>
              <w:sz w:val="24"/>
              <w:szCs w:val="24"/>
            </w:rPr>
          </w:pPr>
          <w:hyperlink w:anchor="_Toc522737878" w:history="1">
            <w:r w:rsidRPr="0035357A">
              <w:rPr>
                <w:rStyle w:val="Hyperlink"/>
                <w:noProof/>
              </w:rPr>
              <w:t>8.1. Wikipedia data cleanliness</w:t>
            </w:r>
            <w:r>
              <w:rPr>
                <w:noProof/>
                <w:webHidden/>
              </w:rPr>
              <w:tab/>
            </w:r>
            <w:r>
              <w:rPr>
                <w:noProof/>
                <w:webHidden/>
              </w:rPr>
              <w:fldChar w:fldCharType="begin"/>
            </w:r>
            <w:r>
              <w:rPr>
                <w:noProof/>
                <w:webHidden/>
              </w:rPr>
              <w:instrText xml:space="preserve"> PAGEREF _Toc522737878 \h </w:instrText>
            </w:r>
            <w:r>
              <w:rPr>
                <w:noProof/>
                <w:webHidden/>
              </w:rPr>
            </w:r>
            <w:r>
              <w:rPr>
                <w:noProof/>
                <w:webHidden/>
              </w:rPr>
              <w:fldChar w:fldCharType="separate"/>
            </w:r>
            <w:r>
              <w:rPr>
                <w:noProof/>
                <w:webHidden/>
              </w:rPr>
              <w:t>16</w:t>
            </w:r>
            <w:r>
              <w:rPr>
                <w:noProof/>
                <w:webHidden/>
              </w:rPr>
              <w:fldChar w:fldCharType="end"/>
            </w:r>
          </w:hyperlink>
        </w:p>
        <w:p w14:paraId="4AEAC3D6" w14:textId="51EC2B6C" w:rsidR="00544FBE" w:rsidRDefault="00544FBE">
          <w:pPr>
            <w:pStyle w:val="TOC2"/>
            <w:tabs>
              <w:tab w:val="right" w:leader="dot" w:pos="9010"/>
            </w:tabs>
            <w:rPr>
              <w:b w:val="0"/>
              <w:bCs w:val="0"/>
              <w:noProof/>
              <w:sz w:val="24"/>
              <w:szCs w:val="24"/>
            </w:rPr>
          </w:pPr>
          <w:hyperlink w:anchor="_Toc522737879" w:history="1">
            <w:r w:rsidRPr="0035357A">
              <w:rPr>
                <w:rStyle w:val="Hyperlink"/>
                <w:noProof/>
              </w:rPr>
              <w:t>8.2. Interpolation overlaps</w:t>
            </w:r>
            <w:r>
              <w:rPr>
                <w:noProof/>
                <w:webHidden/>
              </w:rPr>
              <w:tab/>
            </w:r>
            <w:r>
              <w:rPr>
                <w:noProof/>
                <w:webHidden/>
              </w:rPr>
              <w:fldChar w:fldCharType="begin"/>
            </w:r>
            <w:r>
              <w:rPr>
                <w:noProof/>
                <w:webHidden/>
              </w:rPr>
              <w:instrText xml:space="preserve"> PAGEREF _Toc522737879 \h </w:instrText>
            </w:r>
            <w:r>
              <w:rPr>
                <w:noProof/>
                <w:webHidden/>
              </w:rPr>
            </w:r>
            <w:r>
              <w:rPr>
                <w:noProof/>
                <w:webHidden/>
              </w:rPr>
              <w:fldChar w:fldCharType="separate"/>
            </w:r>
            <w:r>
              <w:rPr>
                <w:noProof/>
                <w:webHidden/>
              </w:rPr>
              <w:t>18</w:t>
            </w:r>
            <w:r>
              <w:rPr>
                <w:noProof/>
                <w:webHidden/>
              </w:rPr>
              <w:fldChar w:fldCharType="end"/>
            </w:r>
          </w:hyperlink>
        </w:p>
        <w:p w14:paraId="2B67CF78" w14:textId="14A14507" w:rsidR="00544FBE" w:rsidRDefault="00544FBE">
          <w:pPr>
            <w:pStyle w:val="TOC2"/>
            <w:tabs>
              <w:tab w:val="right" w:leader="dot" w:pos="9010"/>
            </w:tabs>
            <w:rPr>
              <w:b w:val="0"/>
              <w:bCs w:val="0"/>
              <w:noProof/>
              <w:sz w:val="24"/>
              <w:szCs w:val="24"/>
            </w:rPr>
          </w:pPr>
          <w:hyperlink w:anchor="_Toc522737880" w:history="1">
            <w:r w:rsidRPr="0035357A">
              <w:rPr>
                <w:rStyle w:val="Hyperlink"/>
                <w:noProof/>
              </w:rPr>
              <w:t>8.3. NLTK Treebank word span_tokenize bugs</w:t>
            </w:r>
            <w:r>
              <w:rPr>
                <w:noProof/>
                <w:webHidden/>
              </w:rPr>
              <w:tab/>
            </w:r>
            <w:r>
              <w:rPr>
                <w:noProof/>
                <w:webHidden/>
              </w:rPr>
              <w:fldChar w:fldCharType="begin"/>
            </w:r>
            <w:r>
              <w:rPr>
                <w:noProof/>
                <w:webHidden/>
              </w:rPr>
              <w:instrText xml:space="preserve"> PAGEREF _Toc522737880 \h </w:instrText>
            </w:r>
            <w:r>
              <w:rPr>
                <w:noProof/>
                <w:webHidden/>
              </w:rPr>
            </w:r>
            <w:r>
              <w:rPr>
                <w:noProof/>
                <w:webHidden/>
              </w:rPr>
              <w:fldChar w:fldCharType="separate"/>
            </w:r>
            <w:r>
              <w:rPr>
                <w:noProof/>
                <w:webHidden/>
              </w:rPr>
              <w:t>18</w:t>
            </w:r>
            <w:r>
              <w:rPr>
                <w:noProof/>
                <w:webHidden/>
              </w:rPr>
              <w:fldChar w:fldCharType="end"/>
            </w:r>
          </w:hyperlink>
        </w:p>
        <w:p w14:paraId="488F098E" w14:textId="280CEBE0" w:rsidR="00544FBE" w:rsidRDefault="00544FBE">
          <w:pPr>
            <w:pStyle w:val="TOC2"/>
            <w:tabs>
              <w:tab w:val="right" w:leader="dot" w:pos="9010"/>
            </w:tabs>
            <w:rPr>
              <w:b w:val="0"/>
              <w:bCs w:val="0"/>
              <w:noProof/>
              <w:sz w:val="24"/>
              <w:szCs w:val="24"/>
            </w:rPr>
          </w:pPr>
          <w:hyperlink w:anchor="_Toc522737881" w:history="1">
            <w:r w:rsidRPr="0035357A">
              <w:rPr>
                <w:rStyle w:val="Hyperlink"/>
                <w:noProof/>
              </w:rPr>
              <w:t>8.4. Toy dataset model – tensor formation</w:t>
            </w:r>
            <w:r>
              <w:rPr>
                <w:noProof/>
                <w:webHidden/>
              </w:rPr>
              <w:tab/>
            </w:r>
            <w:r>
              <w:rPr>
                <w:noProof/>
                <w:webHidden/>
              </w:rPr>
              <w:fldChar w:fldCharType="begin"/>
            </w:r>
            <w:r>
              <w:rPr>
                <w:noProof/>
                <w:webHidden/>
              </w:rPr>
              <w:instrText xml:space="preserve"> PAGEREF _Toc522737881 \h </w:instrText>
            </w:r>
            <w:r>
              <w:rPr>
                <w:noProof/>
                <w:webHidden/>
              </w:rPr>
            </w:r>
            <w:r>
              <w:rPr>
                <w:noProof/>
                <w:webHidden/>
              </w:rPr>
              <w:fldChar w:fldCharType="separate"/>
            </w:r>
            <w:r>
              <w:rPr>
                <w:noProof/>
                <w:webHidden/>
              </w:rPr>
              <w:t>19</w:t>
            </w:r>
            <w:r>
              <w:rPr>
                <w:noProof/>
                <w:webHidden/>
              </w:rPr>
              <w:fldChar w:fldCharType="end"/>
            </w:r>
          </w:hyperlink>
        </w:p>
        <w:p w14:paraId="326E7A0F" w14:textId="08C8454C" w:rsidR="00544FBE" w:rsidRDefault="00544FBE">
          <w:pPr>
            <w:pStyle w:val="TOC2"/>
            <w:tabs>
              <w:tab w:val="right" w:leader="dot" w:pos="9010"/>
            </w:tabs>
            <w:rPr>
              <w:b w:val="0"/>
              <w:bCs w:val="0"/>
              <w:noProof/>
              <w:sz w:val="24"/>
              <w:szCs w:val="24"/>
            </w:rPr>
          </w:pPr>
          <w:hyperlink w:anchor="_Toc522737882" w:history="1">
            <w:r w:rsidRPr="0035357A">
              <w:rPr>
                <w:rStyle w:val="Hyperlink"/>
                <w:noProof/>
              </w:rPr>
              <w:t>8.5. Hansard Presentation issues</w:t>
            </w:r>
            <w:r>
              <w:rPr>
                <w:noProof/>
                <w:webHidden/>
              </w:rPr>
              <w:tab/>
            </w:r>
            <w:r>
              <w:rPr>
                <w:noProof/>
                <w:webHidden/>
              </w:rPr>
              <w:fldChar w:fldCharType="begin"/>
            </w:r>
            <w:r>
              <w:rPr>
                <w:noProof/>
                <w:webHidden/>
              </w:rPr>
              <w:instrText xml:space="preserve"> PAGEREF _Toc522737882 \h </w:instrText>
            </w:r>
            <w:r>
              <w:rPr>
                <w:noProof/>
                <w:webHidden/>
              </w:rPr>
            </w:r>
            <w:r>
              <w:rPr>
                <w:noProof/>
                <w:webHidden/>
              </w:rPr>
              <w:fldChar w:fldCharType="separate"/>
            </w:r>
            <w:r>
              <w:rPr>
                <w:noProof/>
                <w:webHidden/>
              </w:rPr>
              <w:t>19</w:t>
            </w:r>
            <w:r>
              <w:rPr>
                <w:noProof/>
                <w:webHidden/>
              </w:rPr>
              <w:fldChar w:fldCharType="end"/>
            </w:r>
          </w:hyperlink>
        </w:p>
        <w:p w14:paraId="534D5363" w14:textId="21E29E5A" w:rsidR="00544FBE" w:rsidRDefault="00544FBE">
          <w:pPr>
            <w:pStyle w:val="TOC1"/>
            <w:tabs>
              <w:tab w:val="left" w:pos="480"/>
              <w:tab w:val="right" w:leader="dot" w:pos="9010"/>
            </w:tabs>
            <w:rPr>
              <w:b w:val="0"/>
              <w:bCs w:val="0"/>
              <w:i w:val="0"/>
              <w:iCs w:val="0"/>
              <w:noProof/>
            </w:rPr>
          </w:pPr>
          <w:hyperlink w:anchor="_Toc522737883" w:history="1">
            <w:r w:rsidRPr="0035357A">
              <w:rPr>
                <w:rStyle w:val="Hyperlink"/>
                <w:noProof/>
              </w:rPr>
              <w:t>9.</w:t>
            </w:r>
            <w:r>
              <w:rPr>
                <w:b w:val="0"/>
                <w:bCs w:val="0"/>
                <w:i w:val="0"/>
                <w:iCs w:val="0"/>
                <w:noProof/>
              </w:rPr>
              <w:tab/>
            </w:r>
            <w:r w:rsidRPr="0035357A">
              <w:rPr>
                <w:rStyle w:val="Hyperlink"/>
                <w:noProof/>
              </w:rPr>
              <w:t>Graphical User Interface</w:t>
            </w:r>
            <w:r>
              <w:rPr>
                <w:noProof/>
                <w:webHidden/>
              </w:rPr>
              <w:tab/>
            </w:r>
            <w:r>
              <w:rPr>
                <w:noProof/>
                <w:webHidden/>
              </w:rPr>
              <w:fldChar w:fldCharType="begin"/>
            </w:r>
            <w:r>
              <w:rPr>
                <w:noProof/>
                <w:webHidden/>
              </w:rPr>
              <w:instrText xml:space="preserve"> PAGEREF _Toc522737883 \h </w:instrText>
            </w:r>
            <w:r>
              <w:rPr>
                <w:noProof/>
                <w:webHidden/>
              </w:rPr>
            </w:r>
            <w:r>
              <w:rPr>
                <w:noProof/>
                <w:webHidden/>
              </w:rPr>
              <w:fldChar w:fldCharType="separate"/>
            </w:r>
            <w:r>
              <w:rPr>
                <w:noProof/>
                <w:webHidden/>
              </w:rPr>
              <w:t>20</w:t>
            </w:r>
            <w:r>
              <w:rPr>
                <w:noProof/>
                <w:webHidden/>
              </w:rPr>
              <w:fldChar w:fldCharType="end"/>
            </w:r>
          </w:hyperlink>
        </w:p>
        <w:p w14:paraId="5884D0CF" w14:textId="2ED05113" w:rsidR="00544FBE" w:rsidRDefault="00544FBE">
          <w:pPr>
            <w:pStyle w:val="TOC1"/>
            <w:tabs>
              <w:tab w:val="left" w:pos="720"/>
              <w:tab w:val="right" w:leader="dot" w:pos="9010"/>
            </w:tabs>
            <w:rPr>
              <w:b w:val="0"/>
              <w:bCs w:val="0"/>
              <w:i w:val="0"/>
              <w:iCs w:val="0"/>
              <w:noProof/>
            </w:rPr>
          </w:pPr>
          <w:hyperlink w:anchor="_Toc522737884" w:history="1">
            <w:r w:rsidRPr="0035357A">
              <w:rPr>
                <w:rStyle w:val="Hyperlink"/>
                <w:noProof/>
              </w:rPr>
              <w:t>10.</w:t>
            </w:r>
            <w:r>
              <w:rPr>
                <w:b w:val="0"/>
                <w:bCs w:val="0"/>
                <w:i w:val="0"/>
                <w:iCs w:val="0"/>
                <w:noProof/>
              </w:rPr>
              <w:tab/>
            </w:r>
            <w:r w:rsidRPr="0035357A">
              <w:rPr>
                <w:rStyle w:val="Hyperlink"/>
                <w:noProof/>
              </w:rPr>
              <w:t>Planning</w:t>
            </w:r>
            <w:r>
              <w:rPr>
                <w:noProof/>
                <w:webHidden/>
              </w:rPr>
              <w:tab/>
            </w:r>
            <w:r>
              <w:rPr>
                <w:noProof/>
                <w:webHidden/>
              </w:rPr>
              <w:fldChar w:fldCharType="begin"/>
            </w:r>
            <w:r>
              <w:rPr>
                <w:noProof/>
                <w:webHidden/>
              </w:rPr>
              <w:instrText xml:space="preserve"> PAGEREF _Toc522737884 \h </w:instrText>
            </w:r>
            <w:r>
              <w:rPr>
                <w:noProof/>
                <w:webHidden/>
              </w:rPr>
            </w:r>
            <w:r>
              <w:rPr>
                <w:noProof/>
                <w:webHidden/>
              </w:rPr>
              <w:fldChar w:fldCharType="separate"/>
            </w:r>
            <w:r>
              <w:rPr>
                <w:noProof/>
                <w:webHidden/>
              </w:rPr>
              <w:t>22</w:t>
            </w:r>
            <w:r>
              <w:rPr>
                <w:noProof/>
                <w:webHidden/>
              </w:rPr>
              <w:fldChar w:fldCharType="end"/>
            </w:r>
          </w:hyperlink>
        </w:p>
        <w:p w14:paraId="7A4B78DA" w14:textId="2B5D71BC" w:rsidR="00544FBE" w:rsidRDefault="00544FBE">
          <w:pPr>
            <w:pStyle w:val="TOC1"/>
            <w:tabs>
              <w:tab w:val="left" w:pos="720"/>
              <w:tab w:val="right" w:leader="dot" w:pos="9010"/>
            </w:tabs>
            <w:rPr>
              <w:b w:val="0"/>
              <w:bCs w:val="0"/>
              <w:i w:val="0"/>
              <w:iCs w:val="0"/>
              <w:noProof/>
            </w:rPr>
          </w:pPr>
          <w:hyperlink w:anchor="_Toc522737885" w:history="1">
            <w:r w:rsidRPr="0035357A">
              <w:rPr>
                <w:rStyle w:val="Hyperlink"/>
                <w:noProof/>
              </w:rPr>
              <w:t>11.</w:t>
            </w:r>
            <w:r>
              <w:rPr>
                <w:b w:val="0"/>
                <w:bCs w:val="0"/>
                <w:i w:val="0"/>
                <w:iCs w:val="0"/>
                <w:noProof/>
              </w:rPr>
              <w:tab/>
            </w:r>
            <w:r w:rsidRPr="0035357A">
              <w:rPr>
                <w:rStyle w:val="Hyperlink"/>
                <w:noProof/>
              </w:rPr>
              <w:t>Testing</w:t>
            </w:r>
            <w:r>
              <w:rPr>
                <w:noProof/>
                <w:webHidden/>
              </w:rPr>
              <w:tab/>
            </w:r>
            <w:r>
              <w:rPr>
                <w:noProof/>
                <w:webHidden/>
              </w:rPr>
              <w:fldChar w:fldCharType="begin"/>
            </w:r>
            <w:r>
              <w:rPr>
                <w:noProof/>
                <w:webHidden/>
              </w:rPr>
              <w:instrText xml:space="preserve"> PAGEREF _Toc522737885 \h </w:instrText>
            </w:r>
            <w:r>
              <w:rPr>
                <w:noProof/>
                <w:webHidden/>
              </w:rPr>
            </w:r>
            <w:r>
              <w:rPr>
                <w:noProof/>
                <w:webHidden/>
              </w:rPr>
              <w:fldChar w:fldCharType="separate"/>
            </w:r>
            <w:r>
              <w:rPr>
                <w:noProof/>
                <w:webHidden/>
              </w:rPr>
              <w:t>22</w:t>
            </w:r>
            <w:r>
              <w:rPr>
                <w:noProof/>
                <w:webHidden/>
              </w:rPr>
              <w:fldChar w:fldCharType="end"/>
            </w:r>
          </w:hyperlink>
        </w:p>
        <w:p w14:paraId="3C68335D" w14:textId="6CD58127" w:rsidR="00544FBE" w:rsidRDefault="00544FBE">
          <w:pPr>
            <w:pStyle w:val="TOC2"/>
            <w:tabs>
              <w:tab w:val="right" w:leader="dot" w:pos="9010"/>
            </w:tabs>
            <w:rPr>
              <w:b w:val="0"/>
              <w:bCs w:val="0"/>
              <w:noProof/>
              <w:sz w:val="24"/>
              <w:szCs w:val="24"/>
            </w:rPr>
          </w:pPr>
          <w:hyperlink w:anchor="_Toc522737886" w:history="1">
            <w:r w:rsidRPr="0035357A">
              <w:rPr>
                <w:rStyle w:val="Hyperlink"/>
                <w:noProof/>
              </w:rPr>
              <w:t>11.1. Unit testing</w:t>
            </w:r>
            <w:r>
              <w:rPr>
                <w:noProof/>
                <w:webHidden/>
              </w:rPr>
              <w:tab/>
            </w:r>
            <w:r>
              <w:rPr>
                <w:noProof/>
                <w:webHidden/>
              </w:rPr>
              <w:fldChar w:fldCharType="begin"/>
            </w:r>
            <w:r>
              <w:rPr>
                <w:noProof/>
                <w:webHidden/>
              </w:rPr>
              <w:instrText xml:space="preserve"> PAGEREF _Toc522737886 \h </w:instrText>
            </w:r>
            <w:r>
              <w:rPr>
                <w:noProof/>
                <w:webHidden/>
              </w:rPr>
            </w:r>
            <w:r>
              <w:rPr>
                <w:noProof/>
                <w:webHidden/>
              </w:rPr>
              <w:fldChar w:fldCharType="separate"/>
            </w:r>
            <w:r>
              <w:rPr>
                <w:noProof/>
                <w:webHidden/>
              </w:rPr>
              <w:t>22</w:t>
            </w:r>
            <w:r>
              <w:rPr>
                <w:noProof/>
                <w:webHidden/>
              </w:rPr>
              <w:fldChar w:fldCharType="end"/>
            </w:r>
          </w:hyperlink>
        </w:p>
        <w:p w14:paraId="04874D7B" w14:textId="7E2C09E0" w:rsidR="00544FBE" w:rsidRDefault="00544FBE">
          <w:pPr>
            <w:pStyle w:val="TOC2"/>
            <w:tabs>
              <w:tab w:val="right" w:leader="dot" w:pos="9010"/>
            </w:tabs>
            <w:rPr>
              <w:b w:val="0"/>
              <w:bCs w:val="0"/>
              <w:noProof/>
              <w:sz w:val="24"/>
              <w:szCs w:val="24"/>
            </w:rPr>
          </w:pPr>
          <w:hyperlink w:anchor="_Toc522737887" w:history="1">
            <w:r w:rsidRPr="0035357A">
              <w:rPr>
                <w:rStyle w:val="Hyperlink"/>
                <w:noProof/>
              </w:rPr>
              <w:t>11.2. Model evaluation</w:t>
            </w:r>
            <w:r>
              <w:rPr>
                <w:noProof/>
                <w:webHidden/>
              </w:rPr>
              <w:tab/>
            </w:r>
            <w:r>
              <w:rPr>
                <w:noProof/>
                <w:webHidden/>
              </w:rPr>
              <w:fldChar w:fldCharType="begin"/>
            </w:r>
            <w:r>
              <w:rPr>
                <w:noProof/>
                <w:webHidden/>
              </w:rPr>
              <w:instrText xml:space="preserve"> PAGEREF _Toc522737887 \h </w:instrText>
            </w:r>
            <w:r>
              <w:rPr>
                <w:noProof/>
                <w:webHidden/>
              </w:rPr>
            </w:r>
            <w:r>
              <w:rPr>
                <w:noProof/>
                <w:webHidden/>
              </w:rPr>
              <w:fldChar w:fldCharType="separate"/>
            </w:r>
            <w:r>
              <w:rPr>
                <w:noProof/>
                <w:webHidden/>
              </w:rPr>
              <w:t>23</w:t>
            </w:r>
            <w:r>
              <w:rPr>
                <w:noProof/>
                <w:webHidden/>
              </w:rPr>
              <w:fldChar w:fldCharType="end"/>
            </w:r>
          </w:hyperlink>
        </w:p>
        <w:p w14:paraId="55B4213A" w14:textId="4F63DFCA" w:rsidR="00544FBE" w:rsidRDefault="00544FBE">
          <w:pPr>
            <w:pStyle w:val="TOC2"/>
            <w:tabs>
              <w:tab w:val="right" w:leader="dot" w:pos="9010"/>
            </w:tabs>
            <w:rPr>
              <w:b w:val="0"/>
              <w:bCs w:val="0"/>
              <w:noProof/>
              <w:sz w:val="24"/>
              <w:szCs w:val="24"/>
            </w:rPr>
          </w:pPr>
          <w:hyperlink w:anchor="_Toc522737888" w:history="1">
            <w:r w:rsidRPr="0035357A">
              <w:rPr>
                <w:rStyle w:val="Hyperlink"/>
                <w:noProof/>
              </w:rPr>
              <w:t>11.3. Baseline results</w:t>
            </w:r>
            <w:r>
              <w:rPr>
                <w:noProof/>
                <w:webHidden/>
              </w:rPr>
              <w:tab/>
            </w:r>
            <w:r>
              <w:rPr>
                <w:noProof/>
                <w:webHidden/>
              </w:rPr>
              <w:fldChar w:fldCharType="begin"/>
            </w:r>
            <w:r>
              <w:rPr>
                <w:noProof/>
                <w:webHidden/>
              </w:rPr>
              <w:instrText xml:space="preserve"> PAGEREF _Toc522737888 \h </w:instrText>
            </w:r>
            <w:r>
              <w:rPr>
                <w:noProof/>
                <w:webHidden/>
              </w:rPr>
            </w:r>
            <w:r>
              <w:rPr>
                <w:noProof/>
                <w:webHidden/>
              </w:rPr>
              <w:fldChar w:fldCharType="separate"/>
            </w:r>
            <w:r>
              <w:rPr>
                <w:noProof/>
                <w:webHidden/>
              </w:rPr>
              <w:t>23</w:t>
            </w:r>
            <w:r>
              <w:rPr>
                <w:noProof/>
                <w:webHidden/>
              </w:rPr>
              <w:fldChar w:fldCharType="end"/>
            </w:r>
          </w:hyperlink>
        </w:p>
        <w:p w14:paraId="7A6B9B16" w14:textId="7894A461" w:rsidR="00544FBE" w:rsidRDefault="00544FBE">
          <w:pPr>
            <w:pStyle w:val="TOC3"/>
            <w:tabs>
              <w:tab w:val="right" w:leader="dot" w:pos="9010"/>
            </w:tabs>
            <w:rPr>
              <w:noProof/>
              <w:sz w:val="24"/>
              <w:szCs w:val="24"/>
            </w:rPr>
          </w:pPr>
          <w:hyperlink w:anchor="_Toc522737889" w:history="1">
            <w:r w:rsidRPr="0035357A">
              <w:rPr>
                <w:rStyle w:val="Hyperlink"/>
                <w:noProof/>
              </w:rPr>
              <w:t>11.3.1. The ‘mini’ dataset</w:t>
            </w:r>
            <w:r>
              <w:rPr>
                <w:noProof/>
                <w:webHidden/>
              </w:rPr>
              <w:tab/>
            </w:r>
            <w:r>
              <w:rPr>
                <w:noProof/>
                <w:webHidden/>
              </w:rPr>
              <w:fldChar w:fldCharType="begin"/>
            </w:r>
            <w:r>
              <w:rPr>
                <w:noProof/>
                <w:webHidden/>
              </w:rPr>
              <w:instrText xml:space="preserve"> PAGEREF _Toc522737889 \h </w:instrText>
            </w:r>
            <w:r>
              <w:rPr>
                <w:noProof/>
                <w:webHidden/>
              </w:rPr>
            </w:r>
            <w:r>
              <w:rPr>
                <w:noProof/>
                <w:webHidden/>
              </w:rPr>
              <w:fldChar w:fldCharType="separate"/>
            </w:r>
            <w:r>
              <w:rPr>
                <w:noProof/>
                <w:webHidden/>
              </w:rPr>
              <w:t>24</w:t>
            </w:r>
            <w:r>
              <w:rPr>
                <w:noProof/>
                <w:webHidden/>
              </w:rPr>
              <w:fldChar w:fldCharType="end"/>
            </w:r>
          </w:hyperlink>
        </w:p>
        <w:p w14:paraId="0D29A636" w14:textId="46F3B629" w:rsidR="00544FBE" w:rsidRDefault="00544FBE">
          <w:pPr>
            <w:pStyle w:val="TOC3"/>
            <w:tabs>
              <w:tab w:val="right" w:leader="dot" w:pos="9010"/>
            </w:tabs>
            <w:rPr>
              <w:noProof/>
              <w:sz w:val="24"/>
              <w:szCs w:val="24"/>
            </w:rPr>
          </w:pPr>
          <w:hyperlink w:anchor="_Toc522737890" w:history="1">
            <w:r w:rsidRPr="0035357A">
              <w:rPr>
                <w:rStyle w:val="Hyperlink"/>
                <w:noProof/>
              </w:rPr>
              <w:t>11.3.2. The ‘toy’ dataset, version 1</w:t>
            </w:r>
            <w:r>
              <w:rPr>
                <w:noProof/>
                <w:webHidden/>
              </w:rPr>
              <w:tab/>
            </w:r>
            <w:r>
              <w:rPr>
                <w:noProof/>
                <w:webHidden/>
              </w:rPr>
              <w:fldChar w:fldCharType="begin"/>
            </w:r>
            <w:r>
              <w:rPr>
                <w:noProof/>
                <w:webHidden/>
              </w:rPr>
              <w:instrText xml:space="preserve"> PAGEREF _Toc522737890 \h </w:instrText>
            </w:r>
            <w:r>
              <w:rPr>
                <w:noProof/>
                <w:webHidden/>
              </w:rPr>
            </w:r>
            <w:r>
              <w:rPr>
                <w:noProof/>
                <w:webHidden/>
              </w:rPr>
              <w:fldChar w:fldCharType="separate"/>
            </w:r>
            <w:r>
              <w:rPr>
                <w:noProof/>
                <w:webHidden/>
              </w:rPr>
              <w:t>25</w:t>
            </w:r>
            <w:r>
              <w:rPr>
                <w:noProof/>
                <w:webHidden/>
              </w:rPr>
              <w:fldChar w:fldCharType="end"/>
            </w:r>
          </w:hyperlink>
        </w:p>
        <w:p w14:paraId="11DA2BFA" w14:textId="0B74F8FE" w:rsidR="00544FBE" w:rsidRDefault="00544FBE">
          <w:pPr>
            <w:pStyle w:val="TOC3"/>
            <w:tabs>
              <w:tab w:val="right" w:leader="dot" w:pos="9010"/>
            </w:tabs>
            <w:rPr>
              <w:noProof/>
              <w:sz w:val="24"/>
              <w:szCs w:val="24"/>
            </w:rPr>
          </w:pPr>
          <w:hyperlink w:anchor="_Toc522737891" w:history="1">
            <w:r w:rsidRPr="0035357A">
              <w:rPr>
                <w:rStyle w:val="Hyperlink"/>
                <w:noProof/>
              </w:rPr>
              <w:t>11.3.3. The ‘toy’ dataset, version 2</w:t>
            </w:r>
            <w:r>
              <w:rPr>
                <w:noProof/>
                <w:webHidden/>
              </w:rPr>
              <w:tab/>
            </w:r>
            <w:r>
              <w:rPr>
                <w:noProof/>
                <w:webHidden/>
              </w:rPr>
              <w:fldChar w:fldCharType="begin"/>
            </w:r>
            <w:r>
              <w:rPr>
                <w:noProof/>
                <w:webHidden/>
              </w:rPr>
              <w:instrText xml:space="preserve"> PAGEREF _Toc522737891 \h </w:instrText>
            </w:r>
            <w:r>
              <w:rPr>
                <w:noProof/>
                <w:webHidden/>
              </w:rPr>
            </w:r>
            <w:r>
              <w:rPr>
                <w:noProof/>
                <w:webHidden/>
              </w:rPr>
              <w:fldChar w:fldCharType="separate"/>
            </w:r>
            <w:r>
              <w:rPr>
                <w:noProof/>
                <w:webHidden/>
              </w:rPr>
              <w:t>27</w:t>
            </w:r>
            <w:r>
              <w:rPr>
                <w:noProof/>
                <w:webHidden/>
              </w:rPr>
              <w:fldChar w:fldCharType="end"/>
            </w:r>
          </w:hyperlink>
        </w:p>
        <w:p w14:paraId="79D5DECC" w14:textId="08AFDEFF" w:rsidR="00544FBE" w:rsidRDefault="00544FBE">
          <w:pPr>
            <w:pStyle w:val="TOC3"/>
            <w:tabs>
              <w:tab w:val="right" w:leader="dot" w:pos="9010"/>
            </w:tabs>
            <w:rPr>
              <w:noProof/>
              <w:sz w:val="24"/>
              <w:szCs w:val="24"/>
            </w:rPr>
          </w:pPr>
          <w:hyperlink w:anchor="_Toc522737892" w:history="1">
            <w:r w:rsidRPr="0035357A">
              <w:rPr>
                <w:rStyle w:val="Hyperlink"/>
                <w:noProof/>
              </w:rPr>
              <w:t>11.3.4. The full dataset</w:t>
            </w:r>
            <w:r>
              <w:rPr>
                <w:noProof/>
                <w:webHidden/>
              </w:rPr>
              <w:tab/>
            </w:r>
            <w:r>
              <w:rPr>
                <w:noProof/>
                <w:webHidden/>
              </w:rPr>
              <w:fldChar w:fldCharType="begin"/>
            </w:r>
            <w:r>
              <w:rPr>
                <w:noProof/>
                <w:webHidden/>
              </w:rPr>
              <w:instrText xml:space="preserve"> PAGEREF _Toc522737892 \h </w:instrText>
            </w:r>
            <w:r>
              <w:rPr>
                <w:noProof/>
                <w:webHidden/>
              </w:rPr>
            </w:r>
            <w:r>
              <w:rPr>
                <w:noProof/>
                <w:webHidden/>
              </w:rPr>
              <w:fldChar w:fldCharType="separate"/>
            </w:r>
            <w:r>
              <w:rPr>
                <w:noProof/>
                <w:webHidden/>
              </w:rPr>
              <w:t>29</w:t>
            </w:r>
            <w:r>
              <w:rPr>
                <w:noProof/>
                <w:webHidden/>
              </w:rPr>
              <w:fldChar w:fldCharType="end"/>
            </w:r>
          </w:hyperlink>
        </w:p>
        <w:p w14:paraId="1CD1352B" w14:textId="69FDFE9A" w:rsidR="00544FBE" w:rsidRDefault="00544FBE">
          <w:pPr>
            <w:pStyle w:val="TOC3"/>
            <w:tabs>
              <w:tab w:val="right" w:leader="dot" w:pos="9010"/>
            </w:tabs>
            <w:rPr>
              <w:noProof/>
              <w:sz w:val="24"/>
              <w:szCs w:val="24"/>
            </w:rPr>
          </w:pPr>
          <w:hyperlink w:anchor="_Toc522737893" w:history="1">
            <w:r w:rsidRPr="0035357A">
              <w:rPr>
                <w:rStyle w:val="Hyperlink"/>
                <w:noProof/>
              </w:rPr>
              <w:t>11.3.5. Cross-validation</w:t>
            </w:r>
            <w:r>
              <w:rPr>
                <w:noProof/>
                <w:webHidden/>
              </w:rPr>
              <w:tab/>
            </w:r>
            <w:r>
              <w:rPr>
                <w:noProof/>
                <w:webHidden/>
              </w:rPr>
              <w:fldChar w:fldCharType="begin"/>
            </w:r>
            <w:r>
              <w:rPr>
                <w:noProof/>
                <w:webHidden/>
              </w:rPr>
              <w:instrText xml:space="preserve"> PAGEREF _Toc522737893 \h </w:instrText>
            </w:r>
            <w:r>
              <w:rPr>
                <w:noProof/>
                <w:webHidden/>
              </w:rPr>
            </w:r>
            <w:r>
              <w:rPr>
                <w:noProof/>
                <w:webHidden/>
              </w:rPr>
              <w:fldChar w:fldCharType="separate"/>
            </w:r>
            <w:r>
              <w:rPr>
                <w:noProof/>
                <w:webHidden/>
              </w:rPr>
              <w:t>29</w:t>
            </w:r>
            <w:r>
              <w:rPr>
                <w:noProof/>
                <w:webHidden/>
              </w:rPr>
              <w:fldChar w:fldCharType="end"/>
            </w:r>
          </w:hyperlink>
        </w:p>
        <w:p w14:paraId="20F16C3E" w14:textId="572ECAC9" w:rsidR="00544FBE" w:rsidRDefault="00544FBE">
          <w:pPr>
            <w:pStyle w:val="TOC2"/>
            <w:tabs>
              <w:tab w:val="right" w:leader="dot" w:pos="9010"/>
            </w:tabs>
            <w:rPr>
              <w:b w:val="0"/>
              <w:bCs w:val="0"/>
              <w:noProof/>
              <w:sz w:val="24"/>
              <w:szCs w:val="24"/>
            </w:rPr>
          </w:pPr>
          <w:hyperlink w:anchor="_Toc522737894" w:history="1">
            <w:r w:rsidRPr="0035357A">
              <w:rPr>
                <w:rStyle w:val="Hyperlink"/>
                <w:noProof/>
              </w:rPr>
              <w:t>11.4. Overall evaluation</w:t>
            </w:r>
            <w:r>
              <w:rPr>
                <w:noProof/>
                <w:webHidden/>
              </w:rPr>
              <w:tab/>
            </w:r>
            <w:r>
              <w:rPr>
                <w:noProof/>
                <w:webHidden/>
              </w:rPr>
              <w:fldChar w:fldCharType="begin"/>
            </w:r>
            <w:r>
              <w:rPr>
                <w:noProof/>
                <w:webHidden/>
              </w:rPr>
              <w:instrText xml:space="preserve"> PAGEREF _Toc522737894 \h </w:instrText>
            </w:r>
            <w:r>
              <w:rPr>
                <w:noProof/>
                <w:webHidden/>
              </w:rPr>
            </w:r>
            <w:r>
              <w:rPr>
                <w:noProof/>
                <w:webHidden/>
              </w:rPr>
              <w:fldChar w:fldCharType="separate"/>
            </w:r>
            <w:r>
              <w:rPr>
                <w:noProof/>
                <w:webHidden/>
              </w:rPr>
              <w:t>30</w:t>
            </w:r>
            <w:r>
              <w:rPr>
                <w:noProof/>
                <w:webHidden/>
              </w:rPr>
              <w:fldChar w:fldCharType="end"/>
            </w:r>
          </w:hyperlink>
        </w:p>
        <w:p w14:paraId="68D25426" w14:textId="0361FD10" w:rsidR="00544FBE" w:rsidRDefault="00544FBE">
          <w:pPr>
            <w:pStyle w:val="TOC1"/>
            <w:tabs>
              <w:tab w:val="left" w:pos="720"/>
              <w:tab w:val="right" w:leader="dot" w:pos="9010"/>
            </w:tabs>
            <w:rPr>
              <w:b w:val="0"/>
              <w:bCs w:val="0"/>
              <w:i w:val="0"/>
              <w:iCs w:val="0"/>
              <w:noProof/>
            </w:rPr>
          </w:pPr>
          <w:hyperlink w:anchor="_Toc522737895" w:history="1">
            <w:r w:rsidRPr="0035357A">
              <w:rPr>
                <w:rStyle w:val="Hyperlink"/>
                <w:noProof/>
              </w:rPr>
              <w:t>12.</w:t>
            </w:r>
            <w:r>
              <w:rPr>
                <w:b w:val="0"/>
                <w:bCs w:val="0"/>
                <w:i w:val="0"/>
                <w:iCs w:val="0"/>
                <w:noProof/>
              </w:rPr>
              <w:tab/>
            </w:r>
            <w:r w:rsidRPr="0035357A">
              <w:rPr>
                <w:rStyle w:val="Hyperlink"/>
                <w:noProof/>
              </w:rPr>
              <w:t>Summary and Conclusions</w:t>
            </w:r>
            <w:r>
              <w:rPr>
                <w:noProof/>
                <w:webHidden/>
              </w:rPr>
              <w:tab/>
            </w:r>
            <w:r>
              <w:rPr>
                <w:noProof/>
                <w:webHidden/>
              </w:rPr>
              <w:fldChar w:fldCharType="begin"/>
            </w:r>
            <w:r>
              <w:rPr>
                <w:noProof/>
                <w:webHidden/>
              </w:rPr>
              <w:instrText xml:space="preserve"> PAGEREF _Toc522737895 \h </w:instrText>
            </w:r>
            <w:r>
              <w:rPr>
                <w:noProof/>
                <w:webHidden/>
              </w:rPr>
            </w:r>
            <w:r>
              <w:rPr>
                <w:noProof/>
                <w:webHidden/>
              </w:rPr>
              <w:fldChar w:fldCharType="separate"/>
            </w:r>
            <w:r>
              <w:rPr>
                <w:noProof/>
                <w:webHidden/>
              </w:rPr>
              <w:t>30</w:t>
            </w:r>
            <w:r>
              <w:rPr>
                <w:noProof/>
                <w:webHidden/>
              </w:rPr>
              <w:fldChar w:fldCharType="end"/>
            </w:r>
          </w:hyperlink>
        </w:p>
        <w:p w14:paraId="67F31689" w14:textId="06D574FD" w:rsidR="00544FBE" w:rsidRDefault="00544FBE">
          <w:pPr>
            <w:pStyle w:val="TOC2"/>
            <w:tabs>
              <w:tab w:val="right" w:leader="dot" w:pos="9010"/>
            </w:tabs>
            <w:rPr>
              <w:b w:val="0"/>
              <w:bCs w:val="0"/>
              <w:noProof/>
              <w:sz w:val="24"/>
              <w:szCs w:val="24"/>
            </w:rPr>
          </w:pPr>
          <w:hyperlink w:anchor="_Toc522737896" w:history="1">
            <w:r w:rsidRPr="0035357A">
              <w:rPr>
                <w:rStyle w:val="Hyperlink"/>
                <w:noProof/>
              </w:rPr>
              <w:t>12.1. Pre-processing is hard</w:t>
            </w:r>
            <w:r>
              <w:rPr>
                <w:noProof/>
                <w:webHidden/>
              </w:rPr>
              <w:tab/>
            </w:r>
            <w:r>
              <w:rPr>
                <w:noProof/>
                <w:webHidden/>
              </w:rPr>
              <w:fldChar w:fldCharType="begin"/>
            </w:r>
            <w:r>
              <w:rPr>
                <w:noProof/>
                <w:webHidden/>
              </w:rPr>
              <w:instrText xml:space="preserve"> PAGEREF _Toc522737896 \h </w:instrText>
            </w:r>
            <w:r>
              <w:rPr>
                <w:noProof/>
                <w:webHidden/>
              </w:rPr>
            </w:r>
            <w:r>
              <w:rPr>
                <w:noProof/>
                <w:webHidden/>
              </w:rPr>
              <w:fldChar w:fldCharType="separate"/>
            </w:r>
            <w:r>
              <w:rPr>
                <w:noProof/>
                <w:webHidden/>
              </w:rPr>
              <w:t>30</w:t>
            </w:r>
            <w:r>
              <w:rPr>
                <w:noProof/>
                <w:webHidden/>
              </w:rPr>
              <w:fldChar w:fldCharType="end"/>
            </w:r>
          </w:hyperlink>
        </w:p>
        <w:p w14:paraId="73B472B6" w14:textId="43568343" w:rsidR="00544FBE" w:rsidRDefault="00544FBE">
          <w:pPr>
            <w:pStyle w:val="TOC2"/>
            <w:tabs>
              <w:tab w:val="right" w:leader="dot" w:pos="9010"/>
            </w:tabs>
            <w:rPr>
              <w:b w:val="0"/>
              <w:bCs w:val="0"/>
              <w:noProof/>
              <w:sz w:val="24"/>
              <w:szCs w:val="24"/>
            </w:rPr>
          </w:pPr>
          <w:hyperlink w:anchor="_Toc522737897" w:history="1">
            <w:r w:rsidRPr="0035357A">
              <w:rPr>
                <w:rStyle w:val="Hyperlink"/>
                <w:noProof/>
              </w:rPr>
              <w:t>12.2. Labelling is hard</w:t>
            </w:r>
            <w:r>
              <w:rPr>
                <w:noProof/>
                <w:webHidden/>
              </w:rPr>
              <w:tab/>
            </w:r>
            <w:r>
              <w:rPr>
                <w:noProof/>
                <w:webHidden/>
              </w:rPr>
              <w:fldChar w:fldCharType="begin"/>
            </w:r>
            <w:r>
              <w:rPr>
                <w:noProof/>
                <w:webHidden/>
              </w:rPr>
              <w:instrText xml:space="preserve"> PAGEREF _Toc522737897 \h </w:instrText>
            </w:r>
            <w:r>
              <w:rPr>
                <w:noProof/>
                <w:webHidden/>
              </w:rPr>
            </w:r>
            <w:r>
              <w:rPr>
                <w:noProof/>
                <w:webHidden/>
              </w:rPr>
              <w:fldChar w:fldCharType="separate"/>
            </w:r>
            <w:r>
              <w:rPr>
                <w:noProof/>
                <w:webHidden/>
              </w:rPr>
              <w:t>30</w:t>
            </w:r>
            <w:r>
              <w:rPr>
                <w:noProof/>
                <w:webHidden/>
              </w:rPr>
              <w:fldChar w:fldCharType="end"/>
            </w:r>
          </w:hyperlink>
        </w:p>
        <w:p w14:paraId="6CA1B45D" w14:textId="112869BA" w:rsidR="00544FBE" w:rsidRDefault="00544FBE">
          <w:pPr>
            <w:pStyle w:val="TOC2"/>
            <w:tabs>
              <w:tab w:val="right" w:leader="dot" w:pos="9010"/>
            </w:tabs>
            <w:rPr>
              <w:b w:val="0"/>
              <w:bCs w:val="0"/>
              <w:noProof/>
              <w:sz w:val="24"/>
              <w:szCs w:val="24"/>
            </w:rPr>
          </w:pPr>
          <w:hyperlink w:anchor="_Toc522737898" w:history="1">
            <w:r w:rsidRPr="0035357A">
              <w:rPr>
                <w:rStyle w:val="Hyperlink"/>
                <w:noProof/>
              </w:rPr>
              <w:t>12.3. Sentence tokenization is hard</w:t>
            </w:r>
            <w:r>
              <w:rPr>
                <w:noProof/>
                <w:webHidden/>
              </w:rPr>
              <w:tab/>
            </w:r>
            <w:r>
              <w:rPr>
                <w:noProof/>
                <w:webHidden/>
              </w:rPr>
              <w:fldChar w:fldCharType="begin"/>
            </w:r>
            <w:r>
              <w:rPr>
                <w:noProof/>
                <w:webHidden/>
              </w:rPr>
              <w:instrText xml:space="preserve"> PAGEREF _Toc522737898 \h </w:instrText>
            </w:r>
            <w:r>
              <w:rPr>
                <w:noProof/>
                <w:webHidden/>
              </w:rPr>
            </w:r>
            <w:r>
              <w:rPr>
                <w:noProof/>
                <w:webHidden/>
              </w:rPr>
              <w:fldChar w:fldCharType="separate"/>
            </w:r>
            <w:r>
              <w:rPr>
                <w:noProof/>
                <w:webHidden/>
              </w:rPr>
              <w:t>31</w:t>
            </w:r>
            <w:r>
              <w:rPr>
                <w:noProof/>
                <w:webHidden/>
              </w:rPr>
              <w:fldChar w:fldCharType="end"/>
            </w:r>
          </w:hyperlink>
        </w:p>
        <w:p w14:paraId="1291448E" w14:textId="06A413FA" w:rsidR="00544FBE" w:rsidRDefault="00544FBE">
          <w:pPr>
            <w:pStyle w:val="TOC2"/>
            <w:tabs>
              <w:tab w:val="right" w:leader="dot" w:pos="9010"/>
            </w:tabs>
            <w:rPr>
              <w:b w:val="0"/>
              <w:bCs w:val="0"/>
              <w:noProof/>
              <w:sz w:val="24"/>
              <w:szCs w:val="24"/>
            </w:rPr>
          </w:pPr>
          <w:hyperlink w:anchor="_Toc522737899" w:history="1">
            <w:r w:rsidRPr="0035357A">
              <w:rPr>
                <w:rStyle w:val="Hyperlink"/>
                <w:noProof/>
              </w:rPr>
              <w:t>12.4. Unfinished work</w:t>
            </w:r>
            <w:r>
              <w:rPr>
                <w:noProof/>
                <w:webHidden/>
              </w:rPr>
              <w:tab/>
            </w:r>
            <w:r>
              <w:rPr>
                <w:noProof/>
                <w:webHidden/>
              </w:rPr>
              <w:fldChar w:fldCharType="begin"/>
            </w:r>
            <w:r>
              <w:rPr>
                <w:noProof/>
                <w:webHidden/>
              </w:rPr>
              <w:instrText xml:space="preserve"> PAGEREF _Toc522737899 \h </w:instrText>
            </w:r>
            <w:r>
              <w:rPr>
                <w:noProof/>
                <w:webHidden/>
              </w:rPr>
            </w:r>
            <w:r>
              <w:rPr>
                <w:noProof/>
                <w:webHidden/>
              </w:rPr>
              <w:fldChar w:fldCharType="separate"/>
            </w:r>
            <w:r>
              <w:rPr>
                <w:noProof/>
                <w:webHidden/>
              </w:rPr>
              <w:t>31</w:t>
            </w:r>
            <w:r>
              <w:rPr>
                <w:noProof/>
                <w:webHidden/>
              </w:rPr>
              <w:fldChar w:fldCharType="end"/>
            </w:r>
          </w:hyperlink>
        </w:p>
        <w:p w14:paraId="69FFBD4C" w14:textId="4CFFC149" w:rsidR="00544FBE" w:rsidRDefault="00544FBE">
          <w:pPr>
            <w:pStyle w:val="TOC1"/>
            <w:tabs>
              <w:tab w:val="left" w:pos="720"/>
              <w:tab w:val="right" w:leader="dot" w:pos="9010"/>
            </w:tabs>
            <w:rPr>
              <w:b w:val="0"/>
              <w:bCs w:val="0"/>
              <w:i w:val="0"/>
              <w:iCs w:val="0"/>
              <w:noProof/>
            </w:rPr>
          </w:pPr>
          <w:hyperlink w:anchor="_Toc522737900" w:history="1">
            <w:r w:rsidRPr="0035357A">
              <w:rPr>
                <w:rStyle w:val="Hyperlink"/>
                <w:noProof/>
              </w:rPr>
              <w:t>13.</w:t>
            </w:r>
            <w:r>
              <w:rPr>
                <w:b w:val="0"/>
                <w:bCs w:val="0"/>
                <w:i w:val="0"/>
                <w:iCs w:val="0"/>
                <w:noProof/>
              </w:rPr>
              <w:tab/>
            </w:r>
            <w:r w:rsidRPr="0035357A">
              <w:rPr>
                <w:rStyle w:val="Hyperlink"/>
                <w:noProof/>
              </w:rPr>
              <w:t>References</w:t>
            </w:r>
            <w:r>
              <w:rPr>
                <w:noProof/>
                <w:webHidden/>
              </w:rPr>
              <w:tab/>
            </w:r>
            <w:r>
              <w:rPr>
                <w:noProof/>
                <w:webHidden/>
              </w:rPr>
              <w:fldChar w:fldCharType="begin"/>
            </w:r>
            <w:r>
              <w:rPr>
                <w:noProof/>
                <w:webHidden/>
              </w:rPr>
              <w:instrText xml:space="preserve"> PAGEREF _Toc522737900 \h </w:instrText>
            </w:r>
            <w:r>
              <w:rPr>
                <w:noProof/>
                <w:webHidden/>
              </w:rPr>
            </w:r>
            <w:r>
              <w:rPr>
                <w:noProof/>
                <w:webHidden/>
              </w:rPr>
              <w:fldChar w:fldCharType="separate"/>
            </w:r>
            <w:r>
              <w:rPr>
                <w:noProof/>
                <w:webHidden/>
              </w:rPr>
              <w:t>31</w:t>
            </w:r>
            <w:r>
              <w:rPr>
                <w:noProof/>
                <w:webHidden/>
              </w:rPr>
              <w:fldChar w:fldCharType="end"/>
            </w:r>
          </w:hyperlink>
        </w:p>
        <w:p w14:paraId="130DF1EA" w14:textId="5C20AE35" w:rsidR="00544FBE" w:rsidRDefault="00544FBE">
          <w:pPr>
            <w:pStyle w:val="TOC1"/>
            <w:tabs>
              <w:tab w:val="left" w:pos="720"/>
              <w:tab w:val="right" w:leader="dot" w:pos="9010"/>
            </w:tabs>
            <w:rPr>
              <w:b w:val="0"/>
              <w:bCs w:val="0"/>
              <w:i w:val="0"/>
              <w:iCs w:val="0"/>
              <w:noProof/>
            </w:rPr>
          </w:pPr>
          <w:hyperlink w:anchor="_Toc522737901" w:history="1">
            <w:r w:rsidRPr="0035357A">
              <w:rPr>
                <w:rStyle w:val="Hyperlink"/>
                <w:noProof/>
              </w:rPr>
              <w:t>14.</w:t>
            </w:r>
            <w:r>
              <w:rPr>
                <w:b w:val="0"/>
                <w:bCs w:val="0"/>
                <w:i w:val="0"/>
                <w:iCs w:val="0"/>
                <w:noProof/>
              </w:rPr>
              <w:tab/>
            </w:r>
            <w:r w:rsidRPr="0035357A">
              <w:rPr>
                <w:rStyle w:val="Hyperlink"/>
                <w:noProof/>
              </w:rPr>
              <w:t>User Manual</w:t>
            </w:r>
            <w:r>
              <w:rPr>
                <w:noProof/>
                <w:webHidden/>
              </w:rPr>
              <w:tab/>
            </w:r>
            <w:r>
              <w:rPr>
                <w:noProof/>
                <w:webHidden/>
              </w:rPr>
              <w:fldChar w:fldCharType="begin"/>
            </w:r>
            <w:r>
              <w:rPr>
                <w:noProof/>
                <w:webHidden/>
              </w:rPr>
              <w:instrText xml:space="preserve"> PAGEREF _Toc522737901 \h </w:instrText>
            </w:r>
            <w:r>
              <w:rPr>
                <w:noProof/>
                <w:webHidden/>
              </w:rPr>
            </w:r>
            <w:r>
              <w:rPr>
                <w:noProof/>
                <w:webHidden/>
              </w:rPr>
              <w:fldChar w:fldCharType="separate"/>
            </w:r>
            <w:r>
              <w:rPr>
                <w:noProof/>
                <w:webHidden/>
              </w:rPr>
              <w:t>31</w:t>
            </w:r>
            <w:r>
              <w:rPr>
                <w:noProof/>
                <w:webHidden/>
              </w:rPr>
              <w:fldChar w:fldCharType="end"/>
            </w:r>
          </w:hyperlink>
        </w:p>
        <w:p w14:paraId="190667AA" w14:textId="5B2DE345" w:rsidR="00544FBE" w:rsidRDefault="00544FBE">
          <w:pPr>
            <w:pStyle w:val="TOC1"/>
            <w:tabs>
              <w:tab w:val="left" w:pos="720"/>
              <w:tab w:val="right" w:leader="dot" w:pos="9010"/>
            </w:tabs>
            <w:rPr>
              <w:b w:val="0"/>
              <w:bCs w:val="0"/>
              <w:i w:val="0"/>
              <w:iCs w:val="0"/>
              <w:noProof/>
            </w:rPr>
          </w:pPr>
          <w:hyperlink w:anchor="_Toc522737902" w:history="1">
            <w:r w:rsidRPr="0035357A">
              <w:rPr>
                <w:rStyle w:val="Hyperlink"/>
                <w:noProof/>
              </w:rPr>
              <w:t>15.</w:t>
            </w:r>
            <w:r>
              <w:rPr>
                <w:b w:val="0"/>
                <w:bCs w:val="0"/>
                <w:i w:val="0"/>
                <w:iCs w:val="0"/>
                <w:noProof/>
              </w:rPr>
              <w:tab/>
            </w:r>
            <w:r w:rsidRPr="0035357A">
              <w:rPr>
                <w:rStyle w:val="Hyperlink"/>
                <w:noProof/>
              </w:rPr>
              <w:t>Appendix A: List of Invoke tasks</w:t>
            </w:r>
            <w:r>
              <w:rPr>
                <w:noProof/>
                <w:webHidden/>
              </w:rPr>
              <w:tab/>
            </w:r>
            <w:r>
              <w:rPr>
                <w:noProof/>
                <w:webHidden/>
              </w:rPr>
              <w:fldChar w:fldCharType="begin"/>
            </w:r>
            <w:r>
              <w:rPr>
                <w:noProof/>
                <w:webHidden/>
              </w:rPr>
              <w:instrText xml:space="preserve"> PAGEREF _Toc522737902 \h </w:instrText>
            </w:r>
            <w:r>
              <w:rPr>
                <w:noProof/>
                <w:webHidden/>
              </w:rPr>
            </w:r>
            <w:r>
              <w:rPr>
                <w:noProof/>
                <w:webHidden/>
              </w:rPr>
              <w:fldChar w:fldCharType="separate"/>
            </w:r>
            <w:r>
              <w:rPr>
                <w:noProof/>
                <w:webHidden/>
              </w:rPr>
              <w:t>31</w:t>
            </w:r>
            <w:r>
              <w:rPr>
                <w:noProof/>
                <w:webHidden/>
              </w:rPr>
              <w:fldChar w:fldCharType="end"/>
            </w:r>
          </w:hyperlink>
        </w:p>
        <w:p w14:paraId="25C3AD71" w14:textId="6FD4C354" w:rsidR="00544FBE" w:rsidRDefault="00544FBE">
          <w:pPr>
            <w:pStyle w:val="TOC1"/>
            <w:tabs>
              <w:tab w:val="left" w:pos="720"/>
              <w:tab w:val="right" w:leader="dot" w:pos="9010"/>
            </w:tabs>
            <w:rPr>
              <w:b w:val="0"/>
              <w:bCs w:val="0"/>
              <w:i w:val="0"/>
              <w:iCs w:val="0"/>
              <w:noProof/>
            </w:rPr>
          </w:pPr>
          <w:hyperlink w:anchor="_Toc522737903" w:history="1">
            <w:r w:rsidRPr="0035357A">
              <w:rPr>
                <w:rStyle w:val="Hyperlink"/>
                <w:noProof/>
              </w:rPr>
              <w:t>16.</w:t>
            </w:r>
            <w:r>
              <w:rPr>
                <w:b w:val="0"/>
                <w:bCs w:val="0"/>
                <w:i w:val="0"/>
                <w:iCs w:val="0"/>
                <w:noProof/>
              </w:rPr>
              <w:tab/>
            </w:r>
            <w:r w:rsidRPr="0035357A">
              <w:rPr>
                <w:rStyle w:val="Hyperlink"/>
                <w:noProof/>
              </w:rPr>
              <w:t>Appendix B: What’s My Work</w:t>
            </w:r>
            <w:r>
              <w:rPr>
                <w:noProof/>
                <w:webHidden/>
              </w:rPr>
              <w:tab/>
            </w:r>
            <w:r>
              <w:rPr>
                <w:noProof/>
                <w:webHidden/>
              </w:rPr>
              <w:fldChar w:fldCharType="begin"/>
            </w:r>
            <w:r>
              <w:rPr>
                <w:noProof/>
                <w:webHidden/>
              </w:rPr>
              <w:instrText xml:space="preserve"> PAGEREF _Toc522737903 \h </w:instrText>
            </w:r>
            <w:r>
              <w:rPr>
                <w:noProof/>
                <w:webHidden/>
              </w:rPr>
            </w:r>
            <w:r>
              <w:rPr>
                <w:noProof/>
                <w:webHidden/>
              </w:rPr>
              <w:fldChar w:fldCharType="separate"/>
            </w:r>
            <w:r>
              <w:rPr>
                <w:noProof/>
                <w:webHidden/>
              </w:rPr>
              <w:t>34</w:t>
            </w:r>
            <w:r>
              <w:rPr>
                <w:noProof/>
                <w:webHidden/>
              </w:rPr>
              <w:fldChar w:fldCharType="end"/>
            </w:r>
          </w:hyperlink>
        </w:p>
        <w:p w14:paraId="5EE182DE" w14:textId="5D81590B" w:rsidR="00544FBE" w:rsidRDefault="00544FBE">
          <w:pPr>
            <w:pStyle w:val="TOC1"/>
            <w:tabs>
              <w:tab w:val="left" w:pos="720"/>
              <w:tab w:val="right" w:leader="dot" w:pos="9010"/>
            </w:tabs>
            <w:rPr>
              <w:b w:val="0"/>
              <w:bCs w:val="0"/>
              <w:i w:val="0"/>
              <w:iCs w:val="0"/>
              <w:noProof/>
            </w:rPr>
          </w:pPr>
          <w:hyperlink w:anchor="_Toc522737904" w:history="1">
            <w:r w:rsidRPr="0035357A">
              <w:rPr>
                <w:rStyle w:val="Hyperlink"/>
                <w:noProof/>
              </w:rPr>
              <w:t>17.</w:t>
            </w:r>
            <w:r>
              <w:rPr>
                <w:b w:val="0"/>
                <w:bCs w:val="0"/>
                <w:i w:val="0"/>
                <w:iCs w:val="0"/>
                <w:noProof/>
              </w:rPr>
              <w:tab/>
            </w:r>
            <w:r w:rsidRPr="0035357A">
              <w:rPr>
                <w:rStyle w:val="Hyperlink"/>
                <w:noProof/>
              </w:rPr>
              <w:t>Appendix C: Code</w:t>
            </w:r>
            <w:r>
              <w:rPr>
                <w:noProof/>
                <w:webHidden/>
              </w:rPr>
              <w:tab/>
            </w:r>
            <w:r>
              <w:rPr>
                <w:noProof/>
                <w:webHidden/>
              </w:rPr>
              <w:fldChar w:fldCharType="begin"/>
            </w:r>
            <w:r>
              <w:rPr>
                <w:noProof/>
                <w:webHidden/>
              </w:rPr>
              <w:instrText xml:space="preserve"> PAGEREF _Toc522737904 \h </w:instrText>
            </w:r>
            <w:r>
              <w:rPr>
                <w:noProof/>
                <w:webHidden/>
              </w:rPr>
            </w:r>
            <w:r>
              <w:rPr>
                <w:noProof/>
                <w:webHidden/>
              </w:rPr>
              <w:fldChar w:fldCharType="separate"/>
            </w:r>
            <w:r>
              <w:rPr>
                <w:noProof/>
                <w:webHidden/>
              </w:rPr>
              <w:t>34</w:t>
            </w:r>
            <w:r>
              <w:rPr>
                <w:noProof/>
                <w:webHidden/>
              </w:rPr>
              <w:fldChar w:fldCharType="end"/>
            </w:r>
          </w:hyperlink>
        </w:p>
        <w:p w14:paraId="37E3B92F" w14:textId="0F25B786" w:rsidR="00D56F72" w:rsidRDefault="00D56F72">
          <w:r>
            <w:rPr>
              <w:b/>
              <w:bCs/>
              <w:noProof/>
            </w:rPr>
            <w:fldChar w:fldCharType="end"/>
          </w:r>
        </w:p>
      </w:sdtContent>
    </w:sdt>
    <w:p w14:paraId="01737700" w14:textId="4D1B800F" w:rsidR="00540C85" w:rsidRDefault="006F14DB" w:rsidP="00F77D3A">
      <w:pPr>
        <w:pStyle w:val="Heading1"/>
      </w:pPr>
      <w:bookmarkStart w:id="7" w:name="_Toc522737864"/>
      <w:r w:rsidRPr="00FE6F9D">
        <w:t>Introduction</w:t>
      </w:r>
      <w:bookmarkEnd w:id="7"/>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0C837036"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t>7.5</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8E62AE">
        <w:t>8.1</w:t>
      </w:r>
      <w:r w:rsidR="008E62AE">
        <w:fldChar w:fldCharType="end"/>
      </w:r>
      <w:r w:rsidR="008E62AE">
        <w:t>.</w:t>
      </w:r>
    </w:p>
    <w:p w14:paraId="364F245C" w14:textId="77777777" w:rsidR="008E62AE" w:rsidRDefault="008E62AE" w:rsidP="008E62AE"/>
    <w:p w14:paraId="514F0F51" w14:textId="4872487B"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77777777" w:rsidR="006F14DB" w:rsidRPr="00FE6F9D" w:rsidRDefault="006F14DB" w:rsidP="00FE6F9D">
      <w:pPr>
        <w:pStyle w:val="Heading1"/>
      </w:pPr>
      <w:bookmarkStart w:id="8" w:name="_Ref521060203"/>
      <w:bookmarkStart w:id="9" w:name="_Toc522737865"/>
      <w:r w:rsidRPr="00FE6F9D">
        <w:t>Overall Results (trailer)</w:t>
      </w:r>
      <w:bookmarkEnd w:id="8"/>
      <w:bookmarkEnd w:id="9"/>
    </w:p>
    <w:p w14:paraId="0D6F25F1" w14:textId="21D93D3B" w:rsidR="006F14DB" w:rsidRPr="00D21B78" w:rsidRDefault="003522A0" w:rsidP="003522A0">
      <w:pPr>
        <w:rPr>
          <w:b/>
          <w:color w:val="FF0000"/>
        </w:rPr>
      </w:pPr>
      <w:r w:rsidRPr="00D21B78">
        <w:rPr>
          <w:b/>
          <w:color w:val="FF0000"/>
        </w:rPr>
        <w:t>Do at end</w:t>
      </w:r>
    </w:p>
    <w:p w14:paraId="7C0F4B04" w14:textId="0FC66111" w:rsidR="006F14DB" w:rsidRDefault="006F14DB" w:rsidP="00FE6F9D">
      <w:pPr>
        <w:pStyle w:val="Heading1"/>
      </w:pPr>
      <w:bookmarkStart w:id="10" w:name="_Toc522737866"/>
      <w:r w:rsidRPr="00FE6F9D">
        <w:t>Software Architecture</w:t>
      </w:r>
      <w:bookmarkEnd w:id="10"/>
    </w:p>
    <w:p w14:paraId="0D9B0673" w14:textId="73628D2E" w:rsidR="004C2BA1" w:rsidRDefault="00747A69" w:rsidP="006B43EF">
      <w:pPr>
        <w:pStyle w:val="Heading2"/>
      </w:pPr>
      <w:bookmarkStart w:id="11" w:name="_Ref522279703"/>
      <w:bookmarkStart w:id="12" w:name="_Toc522737867"/>
      <w:r>
        <w:t>The Pipeline of tasks</w:t>
      </w:r>
      <w:bookmarkEnd w:id="11"/>
      <w:bookmarkEnd w:id="12"/>
    </w:p>
    <w:p w14:paraId="7026497F" w14:textId="77777777" w:rsidR="00511850" w:rsidRDefault="00511850" w:rsidP="00427370"/>
    <w:p w14:paraId="65D009BD" w14:textId="3D0482E8"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106844">
        <w:t xml:space="preserve">Figure </w:t>
      </w:r>
      <w:r w:rsidR="00106844">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380264">
        <w:t>8</w:t>
      </w:r>
      <w:r w:rsidR="00380264">
        <w:fldChar w:fldCharType="end"/>
      </w:r>
      <w:r w:rsidR="00380264">
        <w:t>.</w:t>
      </w:r>
      <w:r w:rsidR="00511850">
        <w:t xml:space="preserve"> </w:t>
      </w:r>
    </w:p>
    <w:p w14:paraId="711EDEA3" w14:textId="485003AF" w:rsidR="00E036B1" w:rsidRDefault="00E036B1" w:rsidP="00427370"/>
    <w:p w14:paraId="40AA1CC7" w14:textId="3983DDFE"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t>10.1</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w:t>
      </w:r>
      <w:r>
        <w:lastRenderedPageBreak/>
        <w:t>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3" w:name="_Toc522737868"/>
      <w:r>
        <w:t>Invoke</w:t>
      </w:r>
      <w:bookmarkEnd w:id="13"/>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7"/>
      </w:r>
      <w:r w:rsidR="0073251E">
        <w:t xml:space="preserve"> was chosen, after some experimentation with Argh, Shovel and Doit. </w:t>
      </w:r>
    </w:p>
    <w:p w14:paraId="486D6197" w14:textId="77777777" w:rsidR="0073251E" w:rsidRDefault="0073251E" w:rsidP="00427370"/>
    <w:p w14:paraId="581D48C0" w14:textId="32F553DE"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2855">
        <w:t>13</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EA355D">
        <w:t>15</w:t>
      </w:r>
      <w:r w:rsidR="00EA355D">
        <w:fldChar w:fldCharType="end"/>
      </w:r>
      <w:r w:rsidR="00EA355D">
        <w:t>.</w:t>
      </w:r>
    </w:p>
    <w:p w14:paraId="089F2EB7" w14:textId="6E936B79" w:rsidR="0006349A" w:rsidRDefault="0006349A" w:rsidP="00427370"/>
    <w:p w14:paraId="288EE417" w14:textId="6548EB6C" w:rsidR="00742210" w:rsidRDefault="00742210" w:rsidP="00427370">
      <w:r>
        <w:t xml:space="preserve">Step numbers below refer to the blue numbers in </w:t>
      </w:r>
      <w:r>
        <w:fldChar w:fldCharType="begin"/>
      </w:r>
      <w:r>
        <w:instrText xml:space="preserve"> REF _Ref521056420 \h </w:instrText>
      </w:r>
      <w:r>
        <w:fldChar w:fldCharType="separate"/>
      </w:r>
      <w:r>
        <w:t xml:space="preserve">Figure </w:t>
      </w:r>
      <w:r>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5B3BACBD" w:rsidR="00427370" w:rsidRDefault="004C2BA1" w:rsidP="004C2BA1">
      <w:pPr>
        <w:pStyle w:val="Caption"/>
      </w:pPr>
      <w:bookmarkStart w:id="14" w:name="_Ref521056420"/>
      <w:bookmarkStart w:id="15" w:name="_Ref521056415"/>
      <w:bookmarkStart w:id="16" w:name="_Toc522734797"/>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C02342">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44CE6DDB" w:rsidR="00DF6FFD" w:rsidRDefault="00DF6FFD" w:rsidP="00DF6FFD">
      <w:pPr>
        <w:pStyle w:val="Heading2"/>
      </w:pPr>
      <w:bookmarkStart w:id="17" w:name="_Toc522737869"/>
      <w:r>
        <w:t>Named Entity Downloading</w:t>
      </w:r>
      <w:bookmarkEnd w:id="17"/>
    </w:p>
    <w:p w14:paraId="3E595003" w14:textId="035F5AAF" w:rsidR="00754CCA" w:rsidRDefault="00754CCA" w:rsidP="00754CCA"/>
    <w:p w14:paraId="7C26AC02" w14:textId="5D39FA9B"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8"/>
      </w:r>
      <w:r>
        <w:t xml:space="preserve"> Biography-center.com, which was sugg</w:t>
      </w:r>
      <w:r w:rsidR="00A25397">
        <w:t xml:space="preserve">ested as a naming source by </w:t>
      </w:r>
      <w:r w:rsidR="00A25397">
        <w:fldChar w:fldCharType="begin" w:fldLock="1"/>
      </w:r>
      <w:r w:rsidR="00A25397">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A25397">
        <w:t xml:space="preserve">Table </w:t>
      </w:r>
      <w:r w:rsidR="00A25397">
        <w:rPr>
          <w:noProof/>
        </w:rPr>
        <w:t>2</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69AE5769" w:rsidR="00A25397" w:rsidRDefault="00A25397" w:rsidP="00A25397">
      <w:pPr>
        <w:pStyle w:val="Caption"/>
        <w:keepNext/>
      </w:pPr>
      <w:bookmarkStart w:id="18" w:name="_Ref521071131"/>
      <w:bookmarkStart w:id="19" w:name="_Toc52273481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4E545EC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CB05E2">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20" w:name="_Toc522737870"/>
      <w:r>
        <w:t>Raw Hansard downloading</w:t>
      </w:r>
      <w:bookmarkEnd w:id="20"/>
    </w:p>
    <w:p w14:paraId="7DBF92D4" w14:textId="3970C81A" w:rsidR="00754CCA" w:rsidRDefault="00754CCA" w:rsidP="00754CCA"/>
    <w:p w14:paraId="3A16C148" w14:textId="0B0B19BA" w:rsidR="00EA6076" w:rsidRDefault="00EA6076" w:rsidP="00754CCA">
      <w:r>
        <w:rPr>
          <w:b/>
        </w:rPr>
        <w:t xml:space="preserve">Step 4. </w:t>
      </w:r>
      <w:r>
        <w:t>To download the Hansards in a programmatic manner, the TheyWorkForYou API was chosen. This was on the basis of its high quality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921E087" w:rsidR="00754CCA" w:rsidRDefault="00754CCA" w:rsidP="00754CCA"/>
    <w:p w14:paraId="23AF93AE" w14:textId="77777777" w:rsidR="00EF04C6" w:rsidRPr="00754CCA" w:rsidRDefault="00EF04C6" w:rsidP="00754CCA"/>
    <w:p w14:paraId="62A85179" w14:textId="2191FD07" w:rsidR="00DF6FFD" w:rsidRDefault="00DF6FFD" w:rsidP="00DF6FFD">
      <w:pPr>
        <w:pStyle w:val="Heading2"/>
      </w:pPr>
      <w:bookmarkStart w:id="21" w:name="_Ref521063227"/>
      <w:bookmarkStart w:id="22" w:name="_Toc522737871"/>
      <w:r>
        <w:lastRenderedPageBreak/>
        <w:t>Hansard processing</w:t>
      </w:r>
      <w:bookmarkEnd w:id="21"/>
      <w:bookmarkEnd w:id="22"/>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9"/>
      </w:r>
      <w:r w:rsidR="00C57582">
        <w:t xml:space="preserve"> which fails to remove nested HTML tags,</w:t>
      </w:r>
      <w:r>
        <w:t xml:space="preserve"> the lxml library’s etree module</w:t>
      </w:r>
      <w:r w:rsidR="00157476">
        <w:rPr>
          <w:rStyle w:val="FootnoteReference"/>
        </w:rPr>
        <w:footnoteReference w:id="10"/>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23" w:name="_Ref521062547"/>
      <w:bookmarkStart w:id="24" w:name="_Toc522737872"/>
      <w:r>
        <w:t>Hansard chunking</w:t>
      </w:r>
      <w:bookmarkEnd w:id="23"/>
      <w:bookmarkEnd w:id="24"/>
    </w:p>
    <w:p w14:paraId="166FD6B4" w14:textId="1A68241F" w:rsidR="00F913B6" w:rsidRDefault="00F913B6" w:rsidP="00F913B6"/>
    <w:p w14:paraId="283E8970" w14:textId="36A49024"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A715F">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05DB458D"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0221BA">
        <w:t xml:space="preserve">Code Snippet </w:t>
      </w:r>
      <w:r w:rsidR="000221BA">
        <w:rPr>
          <w:noProof/>
        </w:rPr>
        <w:t>1</w:t>
      </w:r>
      <w:r w:rsidR="000221BA">
        <w:fldChar w:fldCharType="end"/>
      </w:r>
      <w:r w:rsidR="000221BA">
        <w:t>.</w:t>
      </w:r>
    </w:p>
    <w:p w14:paraId="5D0A7497" w14:textId="75279D7E" w:rsidR="000221BA" w:rsidRDefault="000221BA" w:rsidP="00F913B6"/>
    <w:p w14:paraId="1F019949" w14:textId="77777777" w:rsidR="000221BA" w:rsidRDefault="00950CF3" w:rsidP="000221BA">
      <w:pPr>
        <w:keepNext/>
      </w:pPr>
      <w:r>
        <w:rPr>
          <w:noProof/>
        </w:rPr>
        <w:object w:dxaOrig="9020" w:dyaOrig="3480" w14:anchorId="2D9E8A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alt="" style="width:451.2pt;height:174.4pt;mso-width-percent:0;mso-height-percent:0;mso-width-percent:0;mso-height-percent:0" o:ole="">
            <v:imagedata r:id="rId11" o:title=""/>
          </v:shape>
          <o:OLEObject Type="Embed" ProgID="Word.Document.8" ShapeID="_x0000_i1036" DrawAspect="Content" ObjectID="_1596525244" r:id="rId12">
            <o:FieldCodes>\s</o:FieldCodes>
          </o:OLEObject>
        </w:object>
      </w:r>
    </w:p>
    <w:p w14:paraId="0BD1E669" w14:textId="42E1D1A6" w:rsidR="000221BA" w:rsidRDefault="000221BA" w:rsidP="000221BA">
      <w:pPr>
        <w:pStyle w:val="Caption"/>
      </w:pPr>
      <w:bookmarkStart w:id="25" w:name="_Ref521572754"/>
      <w:bookmarkStart w:id="26" w:name="_Toc522734925"/>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1</w:t>
      </w:r>
      <w:r w:rsidR="00416EE0">
        <w:rPr>
          <w:noProof/>
        </w:rPr>
        <w:fldChar w:fldCharType="end"/>
      </w:r>
      <w:bookmarkEnd w:id="25"/>
      <w:r>
        <w:t xml:space="preserve"> NLTK Punkt tokenizer prepared with some common abbreviations.</w:t>
      </w:r>
      <w:bookmarkEnd w:id="26"/>
    </w:p>
    <w:p w14:paraId="6987CA14" w14:textId="19605FE6" w:rsidR="002B3AA2" w:rsidRDefault="002B3AA2" w:rsidP="00F913B6"/>
    <w:p w14:paraId="2CD17FF4" w14:textId="750BC2E6"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w:t>
      </w:r>
      <w:r w:rsidR="00E1054A">
        <w:lastRenderedPageBreak/>
        <w:t>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F72112">
        <w:t xml:space="preserve">Figure </w:t>
      </w:r>
      <w:r w:rsidR="00F72112">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276E4489" w:rsidR="002B3AA2" w:rsidRPr="002B3AA2" w:rsidRDefault="00753E65" w:rsidP="00753E65">
      <w:pPr>
        <w:pStyle w:val="Caption"/>
        <w:rPr>
          <w:b/>
        </w:rPr>
      </w:pPr>
      <w:bookmarkStart w:id="27" w:name="_Ref521574643"/>
      <w:bookmarkStart w:id="28" w:name="_Toc522734798"/>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C02342">
        <w:rPr>
          <w:noProof/>
        </w:rPr>
        <w:t>2</w:t>
      </w:r>
      <w:r w:rsidR="00416EE0">
        <w:rPr>
          <w:noProof/>
        </w:rPr>
        <w:fldChar w:fldCharType="end"/>
      </w:r>
      <w:bookmarkEnd w:id="27"/>
      <w:r>
        <w:t xml:space="preserve"> chunking process</w:t>
      </w:r>
      <w:bookmarkEnd w:id="28"/>
    </w:p>
    <w:p w14:paraId="5E4B2631" w14:textId="5DAC3B84" w:rsidR="00F913B6" w:rsidRDefault="00F913B6" w:rsidP="00F913B6"/>
    <w:p w14:paraId="3374179D" w14:textId="6D785D6C" w:rsidR="00EF04C6" w:rsidRDefault="00EF04C6" w:rsidP="00F913B6"/>
    <w:p w14:paraId="3DA4EA20" w14:textId="39E91D7E" w:rsidR="00EF04C6" w:rsidRDefault="00EF04C6" w:rsidP="00F913B6"/>
    <w:p w14:paraId="3F1D4DD4" w14:textId="12AFEBFF" w:rsidR="00EF04C6" w:rsidRDefault="00EF04C6" w:rsidP="00F913B6"/>
    <w:p w14:paraId="01FD5E52" w14:textId="7B034DB2" w:rsidR="00EF04C6" w:rsidRDefault="00EF04C6" w:rsidP="00F913B6"/>
    <w:p w14:paraId="48C8A63E" w14:textId="1DCFDA10" w:rsidR="00EF04C6" w:rsidRDefault="00EF04C6" w:rsidP="00F913B6"/>
    <w:p w14:paraId="49ED5BB2" w14:textId="771C3D06" w:rsidR="00EF04C6" w:rsidRDefault="00EF04C6" w:rsidP="00F913B6"/>
    <w:p w14:paraId="115DFB4E" w14:textId="77777777" w:rsidR="00EF04C6" w:rsidRPr="00F913B6" w:rsidRDefault="00EF04C6" w:rsidP="00F913B6"/>
    <w:p w14:paraId="60AC4648" w14:textId="1D771AFC" w:rsidR="00DF6FFD" w:rsidRDefault="00DF6FFD" w:rsidP="00DF6FFD">
      <w:pPr>
        <w:pStyle w:val="Heading2"/>
      </w:pPr>
      <w:bookmarkStart w:id="29" w:name="_Ref521059322"/>
      <w:bookmarkStart w:id="30" w:name="_Toc522737873"/>
      <w:r>
        <w:lastRenderedPageBreak/>
        <w:t>Hansard interpolation</w:t>
      </w:r>
      <w:bookmarkEnd w:id="29"/>
      <w:bookmarkEnd w:id="30"/>
    </w:p>
    <w:p w14:paraId="7D52E8CB" w14:textId="70B9BD3D" w:rsidR="0081302E" w:rsidRDefault="0081302E" w:rsidP="0081302E"/>
    <w:p w14:paraId="209DB2FD" w14:textId="439EA8D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t xml:space="preserve">Figure </w:t>
      </w:r>
      <w:r>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C4BFCA0"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t>8.3</w:t>
      </w:r>
      <w:r>
        <w:fldChar w:fldCharType="end"/>
      </w:r>
      <w:r>
        <w:t>). The default value used for n was 4, and as such 4-word NEs are the longest that we can interpolate.</w:t>
      </w:r>
      <w:r w:rsidR="002356D8">
        <w:t xml:space="preserve"> The n-grams are right-padded with Nones (see the </w:t>
      </w:r>
      <w:r w:rsidR="002356D8">
        <w:fldChar w:fldCharType="begin"/>
      </w:r>
      <w:r w:rsidR="002356D8">
        <w:instrText xml:space="preserve"> REF _Ref521572082 \h </w:instrText>
      </w:r>
      <w:r w:rsidR="002356D8">
        <w:fldChar w:fldCharType="separate"/>
      </w:r>
      <w:r w:rsidR="002356D8">
        <w:t xml:space="preserve">Figure </w:t>
      </w:r>
      <w:r w:rsidR="002356D8">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52D20CA3" w:rsidR="00626F4E" w:rsidRDefault="00792D38" w:rsidP="0081302E">
      <w:r>
        <w:t xml:space="preserve">The end result looks like </w:t>
      </w:r>
      <w:r>
        <w:fldChar w:fldCharType="begin"/>
      </w:r>
      <w:r>
        <w:instrText xml:space="preserve"> REF _Ref521575728 \h </w:instrText>
      </w:r>
      <w:r>
        <w:fldChar w:fldCharType="separate"/>
      </w:r>
      <w:r>
        <w:t xml:space="preserve">Code Snippet </w:t>
      </w:r>
      <w:r>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t>15</w:t>
      </w:r>
      <w:r>
        <w:fldChar w:fldCharType="end"/>
      </w:r>
      <w:r>
        <w:t>.</w:t>
      </w:r>
    </w:p>
    <w:p w14:paraId="6A512D83" w14:textId="474BF10D" w:rsidR="00792D38" w:rsidRDefault="00792D38" w:rsidP="0081302E"/>
    <w:p w14:paraId="489E61FC" w14:textId="77777777" w:rsidR="00792D38" w:rsidRDefault="00950CF3" w:rsidP="00792D38">
      <w:pPr>
        <w:keepNext/>
      </w:pPr>
      <w:r>
        <w:rPr>
          <w:noProof/>
        </w:rPr>
        <w:object w:dxaOrig="9360" w:dyaOrig="1560" w14:anchorId="5B24D504">
          <v:shape id="_x0000_i1035" type="#_x0000_t75" alt="" style="width:468pt;height:78.4pt;mso-width-percent:0;mso-height-percent:0;mso-width-percent:0;mso-height-percent:0" o:ole="">
            <v:imagedata r:id="rId14" o:title=""/>
          </v:shape>
          <o:OLEObject Type="Embed" ProgID="Word.Document.12" ShapeID="_x0000_i1035" DrawAspect="Content" ObjectID="_1596525245" r:id="rId15">
            <o:FieldCodes>\s</o:FieldCodes>
          </o:OLEObject>
        </w:object>
      </w:r>
    </w:p>
    <w:p w14:paraId="476B603B" w14:textId="7E09DD1B" w:rsidR="00792D38" w:rsidRDefault="00792D38" w:rsidP="00792D38">
      <w:pPr>
        <w:pStyle w:val="Caption"/>
      </w:pPr>
      <w:bookmarkStart w:id="31" w:name="_Ref521575728"/>
      <w:bookmarkStart w:id="32" w:name="_Toc522734926"/>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2</w:t>
      </w:r>
      <w:r w:rsidR="00416EE0">
        <w:rPr>
          <w:noProof/>
        </w:rPr>
        <w:fldChar w:fldCharType="end"/>
      </w:r>
      <w:bookmarkEnd w:id="31"/>
      <w:r>
        <w:t xml:space="preserve"> Interpolated Hansard text sample</w:t>
      </w:r>
      <w:bookmarkEnd w:id="32"/>
    </w:p>
    <w:p w14:paraId="374D0B8D" w14:textId="16EAF72D"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202B76">
        <w:t>11.2</w:t>
      </w:r>
      <w:r w:rsidR="00202B76">
        <w:fldChar w:fldCharType="end"/>
      </w:r>
      <w:r w:rsidR="00202B76">
        <w:t>.</w:t>
      </w:r>
    </w:p>
    <w:p w14:paraId="4F194254" w14:textId="49A46A7E" w:rsidR="00EF04C6" w:rsidRDefault="00EF04C6" w:rsidP="0081302E"/>
    <w:p w14:paraId="4396452E" w14:textId="76E8D4A4" w:rsidR="00EF04C6" w:rsidRDefault="00EF04C6" w:rsidP="0081302E"/>
    <w:p w14:paraId="5D329D19" w14:textId="79C1BC4B" w:rsidR="00EF04C6" w:rsidRDefault="00EF04C6" w:rsidP="0081302E"/>
    <w:p w14:paraId="18617EE3" w14:textId="77777777" w:rsidR="00EF04C6" w:rsidRDefault="00EF04C6" w:rsidP="0081302E"/>
    <w:p w14:paraId="640B6FCA" w14:textId="7AD80A0E" w:rsidR="00480471" w:rsidRDefault="00480471" w:rsidP="0081302E"/>
    <w:p w14:paraId="4D06A303" w14:textId="34B71043" w:rsidR="00480471" w:rsidRDefault="00480471" w:rsidP="00480471">
      <w:pPr>
        <w:pStyle w:val="Heading2"/>
      </w:pPr>
      <w:bookmarkStart w:id="33" w:name="_Ref521577550"/>
      <w:bookmarkStart w:id="34" w:name="_Toc522737874"/>
      <w:r>
        <w:lastRenderedPageBreak/>
        <w:t>Hansard Numerification</w:t>
      </w:r>
      <w:bookmarkEnd w:id="33"/>
      <w:bookmarkEnd w:id="34"/>
    </w:p>
    <w:p w14:paraId="43DB7FF8" w14:textId="6DF7A856" w:rsidR="00753E65" w:rsidRDefault="00753E65" w:rsidP="0081302E">
      <w:pPr>
        <w:rPr>
          <w:b/>
        </w:rPr>
      </w:pPr>
    </w:p>
    <w:p w14:paraId="7B13666B" w14:textId="002F5B98"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0B0F28">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1"/>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33B92F4D" w:rsidR="00753E65" w:rsidRDefault="000870FB" w:rsidP="000870FB">
      <w:pPr>
        <w:pStyle w:val="Caption"/>
      </w:pPr>
      <w:bookmarkStart w:id="35" w:name="_Ref521572082"/>
      <w:bookmarkStart w:id="36" w:name="_Toc522734799"/>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C02342">
        <w:rPr>
          <w:noProof/>
        </w:rPr>
        <w:t>3</w:t>
      </w:r>
      <w:r w:rsidR="00416EE0">
        <w:rPr>
          <w:noProof/>
        </w:rPr>
        <w:fldChar w:fldCharType="end"/>
      </w:r>
      <w:bookmarkEnd w:id="35"/>
      <w:r>
        <w:t xml:space="preserve"> Interpolation algorithm</w:t>
      </w:r>
      <w:bookmarkEnd w:id="36"/>
    </w:p>
    <w:p w14:paraId="27EF7DF2" w14:textId="1EE6C1B0" w:rsidR="00543B93" w:rsidRDefault="00543B93" w:rsidP="00543B93">
      <w:pPr>
        <w:pStyle w:val="Heading2"/>
      </w:pPr>
      <w:bookmarkStart w:id="37" w:name="_Ref521062388"/>
      <w:bookmarkStart w:id="38" w:name="_Toc522737875"/>
      <w:r>
        <w:lastRenderedPageBreak/>
        <w:t>Partition into datasets and sizes</w:t>
      </w:r>
      <w:bookmarkEnd w:id="37"/>
      <w:bookmarkEnd w:id="38"/>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3B2F18F0"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E507F3">
        <w:t xml:space="preserve">Code Snippet </w:t>
      </w:r>
      <w:r w:rsidR="00E507F3">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927708">
        <w:t>10.2.2</w:t>
      </w:r>
      <w:r w:rsidR="00E507F3">
        <w:fldChar w:fldCharType="end"/>
      </w:r>
      <w:r w:rsidR="00E507F3">
        <w:t xml:space="preserve"> for an evaluation of this smaller dataset).</w:t>
      </w:r>
    </w:p>
    <w:p w14:paraId="15FC070C" w14:textId="65913CA1" w:rsidR="00512BA2" w:rsidRDefault="00950CF3" w:rsidP="00E507F3">
      <w:pPr>
        <w:keepNext/>
      </w:pPr>
      <w:r>
        <w:rPr>
          <w:noProof/>
        </w:rPr>
        <w:object w:dxaOrig="9020" w:dyaOrig="6400" w14:anchorId="69FED6EB">
          <v:shape id="_x0000_i1034" type="#_x0000_t75" alt="" style="width:451.2pt;height:320pt;mso-width-percent:0;mso-height-percent:0;mso-width-percent:0;mso-height-percent:0" o:ole="">
            <v:imagedata r:id="rId17" o:title=""/>
          </v:shape>
          <o:OLEObject Type="Embed" ProgID="Word.Document.12" ShapeID="_x0000_i1034" DrawAspect="Content" ObjectID="_1596525246" r:id="rId18">
            <o:FieldCodes>\s</o:FieldCodes>
          </o:OLEObject>
        </w:object>
      </w:r>
    </w:p>
    <w:p w14:paraId="4BCF54AF" w14:textId="04764BDD" w:rsidR="00E17D45" w:rsidRDefault="00E507F3" w:rsidP="00E507F3">
      <w:pPr>
        <w:pStyle w:val="Caption"/>
      </w:pPr>
      <w:bookmarkStart w:id="39" w:name="_Ref521576865"/>
      <w:bookmarkStart w:id="40" w:name="_Toc522734927"/>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3</w:t>
      </w:r>
      <w:r w:rsidR="00416EE0">
        <w:rPr>
          <w:noProof/>
        </w:rPr>
        <w:fldChar w:fldCharType="end"/>
      </w:r>
      <w:bookmarkEnd w:id="39"/>
      <w:r w:rsidR="005B2133">
        <w:t xml:space="preserve"> Converting</w:t>
      </w:r>
      <w:r>
        <w:t xml:space="preserve"> bucket numbers to datasets</w:t>
      </w:r>
      <w:bookmarkEnd w:id="40"/>
    </w:p>
    <w:p w14:paraId="34A60772" w14:textId="78B23EA3"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t xml:space="preserve">Figure </w:t>
      </w:r>
      <w:r>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426D3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77777777"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5504965B" w14:textId="3A777468" w:rsidR="002C09EA" w:rsidRDefault="007035F2" w:rsidP="00FE14A5">
      <w:r>
        <w:t>One risk, however, is that longer debates have more sentences – so datasets which happen to have longer debates in, will have more data in them.</w:t>
      </w:r>
      <w:r w:rsidR="00DB2F86">
        <w:t xml:space="preserve"> During the course of this project, this did not present itself as a problem, however as the model became more refined</w:t>
      </w:r>
      <w:r w:rsidR="00DD7085">
        <w:t xml:space="preserve"> and </w:t>
      </w:r>
      <w:r w:rsidR="00DD7085">
        <w:lastRenderedPageBreak/>
        <w:t>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41" w:name="_Toc522737876"/>
      <w:r>
        <w:t>Formation of Tensors</w:t>
      </w:r>
      <w:bookmarkEnd w:id="41"/>
    </w:p>
    <w:p w14:paraId="3951D5A4" w14:textId="137DCC9F" w:rsidR="00554024" w:rsidRDefault="00554024" w:rsidP="00554024"/>
    <w:p w14:paraId="1206844A" w14:textId="739C6140"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193AAE">
        <w:t xml:space="preserve">Table </w:t>
      </w:r>
      <w:r w:rsidR="00193AAE">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193AAE">
        <w:t xml:space="preserve">Table </w:t>
      </w:r>
      <w:r w:rsidR="00193AAE">
        <w:rPr>
          <w:noProof/>
        </w:rPr>
        <w:t>3</w:t>
      </w:r>
      <w:r w:rsidR="00193AAE">
        <w:fldChar w:fldCharType="end"/>
      </w:r>
      <w:r w:rsidR="00193AAE">
        <w:t>.</w:t>
      </w:r>
    </w:p>
    <w:p w14:paraId="26712C7B" w14:textId="5E171690" w:rsidR="00EA1A16" w:rsidRDefault="00EA1A16" w:rsidP="00554024"/>
    <w:p w14:paraId="038191FB" w14:textId="155B9A4B" w:rsidR="00193AAE" w:rsidRDefault="00193AAE" w:rsidP="00193AAE">
      <w:pPr>
        <w:pStyle w:val="Caption"/>
        <w:keepNext/>
      </w:pPr>
      <w:bookmarkStart w:id="42" w:name="_Ref521578284"/>
      <w:bookmarkStart w:id="43" w:name="_Toc52273481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2</w:t>
      </w:r>
      <w:r w:rsidR="00416EE0">
        <w:rPr>
          <w:noProof/>
        </w:rPr>
        <w:fldChar w:fldCharType="end"/>
      </w:r>
      <w:bookmarkEnd w:id="42"/>
      <w:r>
        <w:t xml:space="preserve"> X tensor dimensions</w:t>
      </w:r>
      <w:bookmarkEnd w:id="43"/>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753B1C3C" w:rsidR="00193AAE" w:rsidRDefault="00193AAE" w:rsidP="00193AAE">
      <w:pPr>
        <w:pStyle w:val="Caption"/>
        <w:keepNext/>
      </w:pPr>
      <w:bookmarkStart w:id="44" w:name="_Ref521578286"/>
      <w:bookmarkStart w:id="45" w:name="_Toc522734818"/>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3</w:t>
      </w:r>
      <w:r w:rsidR="00416EE0">
        <w:rPr>
          <w:noProof/>
        </w:rPr>
        <w:fldChar w:fldCharType="end"/>
      </w:r>
      <w:bookmarkEnd w:id="44"/>
      <w:r>
        <w:t xml:space="preserve"> Y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282D262B"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4251B1">
        <w:t>16</w:t>
      </w:r>
      <w:r w:rsidR="004251B1">
        <w:fldChar w:fldCharType="end"/>
      </w:r>
      <w:r w:rsidR="004251B1">
        <w:t>.</w:t>
      </w:r>
    </w:p>
    <w:p w14:paraId="71BDC8B1" w14:textId="022316CB" w:rsidR="006F14DB" w:rsidRDefault="00FF689D" w:rsidP="00FF689D">
      <w:pPr>
        <w:pStyle w:val="Heading1"/>
      </w:pPr>
      <w:bookmarkStart w:id="46" w:name="_Ref521058119"/>
      <w:bookmarkStart w:id="47" w:name="_Toc522737877"/>
      <w:r w:rsidRPr="00FF689D">
        <w:t>Implementation</w:t>
      </w:r>
      <w:r w:rsidR="00DF6FFD">
        <w:t xml:space="preserve"> issues</w:t>
      </w:r>
      <w:bookmarkEnd w:id="46"/>
      <w:bookmarkEnd w:id="47"/>
    </w:p>
    <w:p w14:paraId="57105BC1" w14:textId="56B29764" w:rsidR="00DF6FFD" w:rsidRDefault="00DF6FFD" w:rsidP="00DF6FFD">
      <w:pPr>
        <w:pStyle w:val="Heading2"/>
      </w:pPr>
      <w:bookmarkStart w:id="48" w:name="_Ref521060037"/>
      <w:bookmarkStart w:id="49" w:name="_Ref521071235"/>
      <w:bookmarkStart w:id="50" w:name="_Ref521071278"/>
      <w:bookmarkStart w:id="51" w:name="_Ref521071934"/>
      <w:bookmarkStart w:id="52" w:name="_Toc522737878"/>
      <w:r>
        <w:t>Wikipedia data cleanliness</w:t>
      </w:r>
      <w:bookmarkEnd w:id="48"/>
      <w:bookmarkEnd w:id="49"/>
      <w:bookmarkEnd w:id="50"/>
      <w:bookmarkEnd w:id="51"/>
      <w:bookmarkEnd w:id="52"/>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52837225"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2053A9">
        <w:t xml:space="preserve">Table </w:t>
      </w:r>
      <w:r w:rsidR="002053A9">
        <w:rPr>
          <w:noProof/>
        </w:rPr>
        <w:t>4</w:t>
      </w:r>
      <w:r w:rsidR="002053A9">
        <w:fldChar w:fldCharType="end"/>
      </w:r>
      <w:r w:rsidR="00996E5F">
        <w:t>.</w:t>
      </w:r>
    </w:p>
    <w:p w14:paraId="71B68DB5" w14:textId="03673B70" w:rsidR="00513162" w:rsidRDefault="00513162" w:rsidP="002D2C78"/>
    <w:p w14:paraId="546F9838" w14:textId="212D14E5" w:rsidR="002053A9" w:rsidRDefault="002053A9" w:rsidP="002053A9">
      <w:pPr>
        <w:pStyle w:val="Caption"/>
        <w:keepNext/>
      </w:pPr>
      <w:bookmarkStart w:id="53" w:name="_Ref521584123"/>
      <w:bookmarkStart w:id="54" w:name="_Toc522734819"/>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4</w:t>
      </w:r>
      <w:r w:rsidR="00416EE0">
        <w:rPr>
          <w:noProof/>
        </w:rPr>
        <w:fldChar w:fldCharType="end"/>
      </w:r>
      <w:bookmarkEnd w:id="53"/>
      <w:r>
        <w:t xml:space="preserve"> DBPedia post-processing tasks on Named Entities</w:t>
      </w:r>
      <w:bookmarkEnd w:id="54"/>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Default="00BB212D" w:rsidP="00513162">
            <w:pPr>
              <w:rPr>
                <w:rFonts w:ascii="Menlo" w:hAnsi="Menlo" w:cs="Menlo"/>
                <w:color w:val="6A8759"/>
                <w:sz w:val="21"/>
                <w:szCs w:val="21"/>
              </w:rPr>
            </w:pPr>
            <w:r>
              <w:rPr>
                <w:rFonts w:ascii="Menlo" w:hAnsi="Menlo" w:cs="Menlo"/>
                <w:color w:val="6A8759"/>
                <w:sz w:val="21"/>
                <w:szCs w:val="21"/>
              </w:rPr>
              <w:t>N/A</w:t>
            </w: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5" w:name="_Ref521585097"/>
      <w:bookmarkStart w:id="56" w:name="_Toc522737879"/>
      <w:r>
        <w:lastRenderedPageBreak/>
        <w:t>Interpolation overlaps</w:t>
      </w:r>
      <w:bookmarkEnd w:id="55"/>
      <w:bookmarkEnd w:id="56"/>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2EC35CD7"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4A0FCE">
        <w:t xml:space="preserve">Code Snippet </w:t>
      </w:r>
      <w:r w:rsidR="004A0FCE">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950CF3" w:rsidP="00EC1C33">
      <w:pPr>
        <w:keepNext/>
      </w:pPr>
      <w:r>
        <w:rPr>
          <w:noProof/>
        </w:rPr>
        <w:object w:dxaOrig="9020" w:dyaOrig="4700" w14:anchorId="666E1663">
          <v:shape id="_x0000_i1033" type="#_x0000_t75" alt="" style="width:451.2pt;height:235.2pt;mso-width-percent:0;mso-height-percent:0;mso-width-percent:0;mso-height-percent:0" o:ole="">
            <v:imagedata r:id="rId19" o:title=""/>
          </v:shape>
          <o:OLEObject Type="Embed" ProgID="Word.Document.12" ShapeID="_x0000_i1033" DrawAspect="Content" ObjectID="_1596525247" r:id="rId20">
            <o:FieldCodes>\s</o:FieldCodes>
          </o:OLEObject>
        </w:object>
      </w:r>
    </w:p>
    <w:p w14:paraId="735F219B" w14:textId="2B901DA9" w:rsidR="00663D0E" w:rsidRPr="00663D0E" w:rsidRDefault="00EC1C33" w:rsidP="00EC1C33">
      <w:pPr>
        <w:pStyle w:val="Caption"/>
      </w:pPr>
      <w:bookmarkStart w:id="57" w:name="_Ref521585486"/>
      <w:bookmarkStart w:id="58" w:name="_Toc52273492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4</w:t>
      </w:r>
      <w:r w:rsidR="00416EE0">
        <w:rPr>
          <w:noProof/>
        </w:rPr>
        <w:fldChar w:fldCharType="end"/>
      </w:r>
      <w:bookmarkEnd w:id="57"/>
      <w:r>
        <w:t xml:space="preserve"> logic to avoid re-interpolating overlapping NEs</w:t>
      </w:r>
      <w:bookmarkEnd w:id="58"/>
    </w:p>
    <w:p w14:paraId="3320B6F3" w14:textId="5AF71D13" w:rsidR="004B3D94" w:rsidRPr="004B3D94" w:rsidRDefault="004B3D94" w:rsidP="004B3D94"/>
    <w:p w14:paraId="7DC5E271" w14:textId="6E9CA35C" w:rsidR="00DF6FFD" w:rsidRDefault="00DF6FFD" w:rsidP="00DF6FFD">
      <w:pPr>
        <w:pStyle w:val="Heading2"/>
      </w:pPr>
      <w:bookmarkStart w:id="59" w:name="_Ref521575268"/>
      <w:bookmarkStart w:id="60" w:name="_Toc522737880"/>
      <w:r>
        <w:t>NLTK</w:t>
      </w:r>
      <w:r w:rsidR="00F2435C">
        <w:t xml:space="preserve"> Treebank word</w:t>
      </w:r>
      <w:r>
        <w:t xml:space="preserve"> span_tokenize bugs</w:t>
      </w:r>
      <w:bookmarkEnd w:id="59"/>
      <w:bookmarkEnd w:id="60"/>
    </w:p>
    <w:p w14:paraId="33D76C3E" w14:textId="6A605831" w:rsidR="00AA1A20" w:rsidRDefault="00AA1A20" w:rsidP="00AA1A20"/>
    <w:p w14:paraId="0D244F8F" w14:textId="526925DF" w:rsidR="00AA1A20" w:rsidRDefault="00B064A5" w:rsidP="00AA1A20">
      <w:r>
        <w:t>NLTK’s span_tokenize</w:t>
      </w:r>
      <w:r w:rsidR="008C57C2">
        <w:t xml:space="preserve"> has two open issues on GitHub, one of which was opened only four days ago.</w:t>
      </w:r>
      <w:r w:rsidR="008C57C2">
        <w:rPr>
          <w:rStyle w:val="FootnoteReference"/>
        </w:rPr>
        <w:footnoteReference w:id="12"/>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for each word </w:t>
      </w:r>
      <w:r w:rsidR="00A3134B">
        <w:lastRenderedPageBreak/>
        <w:t>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3"/>
      </w:r>
      <w:r w:rsidR="0062088A">
        <w:t xml:space="preserve"> that the only robust solution was to remove the span_tokenize method completely.</w:t>
      </w:r>
    </w:p>
    <w:p w14:paraId="26DED027" w14:textId="36E91008" w:rsidR="00F2435C" w:rsidRDefault="00F2435C" w:rsidP="00AA1A20"/>
    <w:p w14:paraId="58C2F2DF" w14:textId="77777777"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9C3C88">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87F11">
        <w:t xml:space="preserve">Figure </w:t>
      </w:r>
      <w:r w:rsidR="00787F11">
        <w:rPr>
          <w:noProof/>
        </w:rPr>
        <w:t>3</w:t>
      </w:r>
      <w:r w:rsidR="00787F11">
        <w:fldChar w:fldCharType="end"/>
      </w:r>
      <w:r w:rsidR="00787F11">
        <w:t xml:space="preserve">. </w:t>
      </w:r>
    </w:p>
    <w:p w14:paraId="071E583B" w14:textId="77777777" w:rsidR="007E5597" w:rsidRDefault="007E5597" w:rsidP="00AA1A20"/>
    <w:p w14:paraId="2618C632" w14:textId="49EC3E49" w:rsidR="00F2435C" w:rsidRPr="00AA1A20" w:rsidRDefault="00787F11" w:rsidP="00AA1A20">
      <w:r>
        <w:t>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w:t>
      </w:r>
      <w:r w:rsidR="007E5597">
        <w:t>investigated but</w:t>
      </w:r>
      <w:r w:rsidR="00D17BF4">
        <w:t xml:space="preserve"> was not found to have span_tokenize methods that return indices of the start and end of words.</w:t>
      </w:r>
    </w:p>
    <w:p w14:paraId="2AFEF608" w14:textId="12316760" w:rsidR="000177A8" w:rsidRDefault="000177A8" w:rsidP="000177A8"/>
    <w:p w14:paraId="172E14C2" w14:textId="714B2A59" w:rsidR="00DF6FFD" w:rsidRDefault="00DF6FFD" w:rsidP="00DF6FFD">
      <w:pPr>
        <w:pStyle w:val="Heading2"/>
      </w:pPr>
      <w:bookmarkStart w:id="61" w:name="_Toc522737881"/>
      <w:r>
        <w:t xml:space="preserve">Toy dataset model – tensor </w:t>
      </w:r>
      <w:r w:rsidR="00F95818">
        <w:t>formation</w:t>
      </w:r>
      <w:bookmarkEnd w:id="61"/>
    </w:p>
    <w:p w14:paraId="38799339" w14:textId="77777777" w:rsidR="00FD28B3" w:rsidRDefault="00FD28B3" w:rsidP="00FD28B3"/>
    <w:p w14:paraId="76B9F5E9" w14:textId="466931A6"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However, sentences in human </w:t>
      </w:r>
      <w:r w:rsidR="00AD58F4">
        <w:rPr>
          <w:color w:val="000000" w:themeColor="text1"/>
        </w:rPr>
        <w:t>language greatly vary in length, yet the BLSTM requires tensors of uniform length.</w:t>
      </w:r>
    </w:p>
    <w:p w14:paraId="627EF4D2" w14:textId="77777777" w:rsidR="00AD58F4" w:rsidRDefault="00AD58F4" w:rsidP="00FD28B3">
      <w:pPr>
        <w:rPr>
          <w:color w:val="000000" w:themeColor="text1"/>
        </w:rPr>
      </w:pPr>
    </w:p>
    <w:p w14:paraId="497AFFA1" w14:textId="63FA8118" w:rsidR="007E5597" w:rsidRPr="007E5597" w:rsidRDefault="00972B17" w:rsidP="00FD28B3">
      <w:pPr>
        <w:rPr>
          <w:color w:val="000000" w:themeColor="text1"/>
        </w:rPr>
      </w:pPr>
      <w:r>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s to form tensors necessitates a certain sparseness in the tensors.</w:t>
      </w:r>
    </w:p>
    <w:p w14:paraId="25714035" w14:textId="77777777" w:rsidR="00FD28B3" w:rsidRPr="00FD28B3" w:rsidRDefault="00FD28B3" w:rsidP="00FD28B3"/>
    <w:p w14:paraId="300E4C6A" w14:textId="67074BDE" w:rsidR="00540C85" w:rsidRDefault="00540C85" w:rsidP="00540C85">
      <w:pPr>
        <w:pStyle w:val="Heading2"/>
      </w:pPr>
      <w:bookmarkStart w:id="62" w:name="_Toc522737882"/>
      <w:r>
        <w:t>Hansard Presentation issues</w:t>
      </w:r>
      <w:bookmarkEnd w:id="62"/>
    </w:p>
    <w:p w14:paraId="1DF6643C" w14:textId="77777777" w:rsidR="00343898" w:rsidRPr="00343898" w:rsidRDefault="00343898" w:rsidP="00343898"/>
    <w:p w14:paraId="22E463E2" w14:textId="024A2F04"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w:t>
      </w:r>
      <w:r>
        <w:rPr>
          <w:color w:val="000000" w:themeColor="text1"/>
        </w:rPr>
        <w:lastRenderedPageBreak/>
        <w:t>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D85C71">
        <w:t xml:space="preserve">Figure </w:t>
      </w:r>
      <w:r w:rsidR="00D85C71">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D85C71">
        <w:t xml:space="preserve">Figure </w:t>
      </w:r>
      <w:r w:rsidR="00D85C71">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D85C71">
        <w:rPr>
          <w:color w:val="000000" w:themeColor="text1"/>
        </w:rPr>
        <w:t xml:space="preserve"> July, 1944.</w:t>
      </w:r>
    </w:p>
    <w:p w14:paraId="272D1D1D" w14:textId="08C2BBE7" w:rsidR="00F95818" w:rsidRDefault="00F95818" w:rsidP="00540C85">
      <w:pPr>
        <w:rPr>
          <w:color w:val="000000" w:themeColor="text1"/>
        </w:rPr>
      </w:pPr>
    </w:p>
    <w:bookmarkStart w:id="63" w:name="_MON_1596477743"/>
    <w:bookmarkEnd w:id="63"/>
    <w:p w14:paraId="71D451A1" w14:textId="5A2697D5" w:rsidR="00D85C71" w:rsidRDefault="00950CF3" w:rsidP="00D85C71">
      <w:pPr>
        <w:keepNext/>
      </w:pPr>
      <w:r>
        <w:rPr>
          <w:noProof/>
          <w:color w:val="000000" w:themeColor="text1"/>
        </w:rPr>
        <w:object w:dxaOrig="6980" w:dyaOrig="2390" w14:anchorId="53AE1E4F">
          <v:shape id="_x0000_i1032" type="#_x0000_t75" alt="" style="width:348.8pt;height:119.2pt;mso-width-percent:0;mso-height-percent:0;mso-width-percent:0;mso-height-percent:0" o:ole="">
            <v:imagedata r:id="rId21" o:title=""/>
          </v:shape>
          <o:OLEObject Type="Embed" ProgID="Word.Document.12" ShapeID="_x0000_i1032" DrawAspect="Content" ObjectID="_1596525248" r:id="rId22">
            <o:FieldCodes>\s</o:FieldCodes>
          </o:OLEObject>
        </w:object>
      </w:r>
    </w:p>
    <w:p w14:paraId="31AF42A5" w14:textId="3FD9D9D4" w:rsidR="00F95818" w:rsidRPr="00F95818" w:rsidRDefault="00D85C71" w:rsidP="00D85C71">
      <w:pPr>
        <w:pStyle w:val="Caption"/>
        <w:rPr>
          <w:color w:val="000000" w:themeColor="text1"/>
        </w:rPr>
      </w:pPr>
      <w:bookmarkStart w:id="64" w:name="_Ref522735939"/>
      <w:r>
        <w:t xml:space="preserve">Figure </w:t>
      </w:r>
      <w:r>
        <w:fldChar w:fldCharType="begin"/>
      </w:r>
      <w:r>
        <w:instrText xml:space="preserve"> SEQ Figure \* ARABIC </w:instrText>
      </w:r>
      <w:r>
        <w:fldChar w:fldCharType="separate"/>
      </w:r>
      <w:r w:rsidR="00C02342">
        <w:rPr>
          <w:noProof/>
        </w:rPr>
        <w:t>4</w:t>
      </w:r>
      <w:r>
        <w:fldChar w:fldCharType="end"/>
      </w:r>
      <w:bookmarkEnd w:id="64"/>
      <w:r>
        <w:t xml:space="preserve"> Hansard debate, XML format</w:t>
      </w:r>
    </w:p>
    <w:p w14:paraId="19818FDC" w14:textId="042F7D2D" w:rsidR="00B1174A" w:rsidRDefault="00B1174A" w:rsidP="00540C85"/>
    <w:bookmarkStart w:id="65" w:name="_MON_1596477849"/>
    <w:bookmarkEnd w:id="65"/>
    <w:p w14:paraId="0B76C33E" w14:textId="28267CF3" w:rsidR="00D85C71" w:rsidRDefault="00950CF3" w:rsidP="00D85C71">
      <w:pPr>
        <w:keepNext/>
      </w:pPr>
      <w:r>
        <w:rPr>
          <w:noProof/>
        </w:rPr>
        <w:object w:dxaOrig="6970" w:dyaOrig="1370" w14:anchorId="38ED5F1B">
          <v:shape id="_x0000_i1031" type="#_x0000_t75" alt="" style="width:348.8pt;height:68.8pt;mso-width-percent:0;mso-height-percent:0;mso-width-percent:0;mso-height-percent:0" o:ole="">
            <v:imagedata r:id="rId23" o:title=""/>
          </v:shape>
          <o:OLEObject Type="Embed" ProgID="Word.Document.12" ShapeID="_x0000_i1031" DrawAspect="Content" ObjectID="_1596525249" r:id="rId24">
            <o:FieldCodes>\s</o:FieldCodes>
          </o:OLEObject>
        </w:object>
      </w:r>
    </w:p>
    <w:p w14:paraId="2CE1EB3C" w14:textId="66D007AC" w:rsidR="00D85C71" w:rsidRDefault="00D85C71" w:rsidP="00D85C71">
      <w:pPr>
        <w:pStyle w:val="Caption"/>
      </w:pPr>
      <w:bookmarkStart w:id="66" w:name="_Ref522735940"/>
      <w:r>
        <w:t xml:space="preserve">Figure </w:t>
      </w:r>
      <w:r>
        <w:fldChar w:fldCharType="begin"/>
      </w:r>
      <w:r>
        <w:instrText xml:space="preserve"> SEQ Figure \* ARABIC </w:instrText>
      </w:r>
      <w:r>
        <w:fldChar w:fldCharType="separate"/>
      </w:r>
      <w:r w:rsidR="00C02342">
        <w:rPr>
          <w:noProof/>
        </w:rPr>
        <w:t>5</w:t>
      </w:r>
      <w:r>
        <w:fldChar w:fldCharType="end"/>
      </w:r>
      <w:bookmarkEnd w:id="66"/>
      <w:r>
        <w:t xml:space="preserve"> Hansard debate, processed TXT format</w:t>
      </w:r>
    </w:p>
    <w:p w14:paraId="5B01D146" w14:textId="7308D0A4" w:rsidR="00E4435F" w:rsidRP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7A5F59A2" w14:textId="55DEFAFB" w:rsidR="001C0273" w:rsidRDefault="001C0273" w:rsidP="001C0273">
      <w:pPr>
        <w:pStyle w:val="Heading1"/>
      </w:pPr>
      <w:bookmarkStart w:id="67" w:name="_Toc522737883"/>
      <w:r>
        <w:t>Graphical User Interface</w:t>
      </w:r>
      <w:bookmarkEnd w:id="67"/>
    </w:p>
    <w:p w14:paraId="664F6066" w14:textId="0E321481" w:rsidR="001C0273" w:rsidRDefault="001C0273" w:rsidP="001C0273"/>
    <w:p w14:paraId="698BAB69" w14:textId="77777777" w:rsidR="000409F7" w:rsidRDefault="001C0273" w:rsidP="001C0273">
      <w:r>
        <w:t xml:space="preserve">In the original proposal for this project, I had hoped to integrate both the named entity recognition model and the pre-processed Hansard debates into Birkbeck’s Samtla system. However, by the time the data was ready for integration, </w:t>
      </w:r>
      <w:r w:rsidR="001F4115">
        <w:t>it was too late for any</w:t>
      </w:r>
      <w:r>
        <w:t xml:space="preserve"> integration </w:t>
      </w:r>
      <w:r w:rsidR="001F4115">
        <w:t>work to take place</w:t>
      </w:r>
      <w:r>
        <w:t xml:space="preserve">. This could possibly have been avoided if I was more pro-active in determining with the Birkbeck Samtla team a deadline by which integration needed to take place – for a more thorough discussion of my plan’s shortcomings, see section </w:t>
      </w:r>
      <w:r>
        <w:fldChar w:fldCharType="begin"/>
      </w:r>
      <w:r>
        <w:instrText xml:space="preserve"> REF _Ref522280259 \r \h </w:instrText>
      </w:r>
      <w:r>
        <w:fldChar w:fldCharType="separate"/>
      </w:r>
      <w:r>
        <w:t>10</w:t>
      </w:r>
      <w:r>
        <w:fldChar w:fldCharType="end"/>
      </w:r>
      <w:r>
        <w:t>.</w:t>
      </w:r>
      <w:r w:rsidR="00420179">
        <w:t xml:space="preserve"> Preparing a simple GUI also had the advantage that the required Javascript could be developed and tested on a very simple system, that had no requirement on integration with another party’s system.</w:t>
      </w:r>
      <w:r w:rsidR="008A1715">
        <w:t xml:space="preserve"> </w:t>
      </w:r>
    </w:p>
    <w:p w14:paraId="44FF692F" w14:textId="77777777" w:rsidR="000409F7" w:rsidRDefault="000409F7" w:rsidP="001C0273"/>
    <w:p w14:paraId="2FB2E13D" w14:textId="7829EB46" w:rsidR="00D15A75" w:rsidRDefault="00077A43" w:rsidP="001C0273">
      <w:r>
        <w:t>As outlined in my proposal, a simple Graphical User Interface</w:t>
      </w:r>
      <w:r w:rsidR="00E160BD">
        <w:t xml:space="preserve"> </w:t>
      </w:r>
      <w:r>
        <w:t xml:space="preserve">(GUI) </w:t>
      </w:r>
      <w:r w:rsidR="00D15A75">
        <w:t>was</w:t>
      </w:r>
      <w:r>
        <w:t xml:space="preserve"> created, which contain</w:t>
      </w:r>
      <w:r w:rsidR="00D15A75">
        <w:t>s</w:t>
      </w:r>
      <w:r>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9911B3">
        <w:t xml:space="preserve">Figure </w:t>
      </w:r>
      <w:r w:rsidR="009911B3">
        <w:rPr>
          <w:noProof/>
        </w:rPr>
        <w:t>6</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lastRenderedPageBreak/>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25">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0455B2BB" w:rsidR="00C83AB7" w:rsidRDefault="009911B3" w:rsidP="009911B3">
      <w:pPr>
        <w:pStyle w:val="Caption"/>
      </w:pPr>
      <w:bookmarkStart w:id="68" w:name="_Ref522736737"/>
      <w:r>
        <w:t xml:space="preserve">Figure </w:t>
      </w:r>
      <w:r>
        <w:fldChar w:fldCharType="begin"/>
      </w:r>
      <w:r>
        <w:instrText xml:space="preserve"> SEQ Figure \* ARABIC </w:instrText>
      </w:r>
      <w:r>
        <w:fldChar w:fldCharType="separate"/>
      </w:r>
      <w:r w:rsidR="00C02342">
        <w:rPr>
          <w:noProof/>
        </w:rPr>
        <w:t>6</w:t>
      </w:r>
      <w:r>
        <w:fldChar w:fldCharType="end"/>
      </w:r>
      <w:bookmarkEnd w:id="68"/>
      <w:r>
        <w:t xml:space="preserve"> SimpleGUI basic design</w:t>
      </w:r>
    </w:p>
    <w:p w14:paraId="16CF71E0" w14:textId="77777777" w:rsidR="00D15A75" w:rsidRDefault="00D15A75"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77777777"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w:t>
      </w:r>
    </w:p>
    <w:p w14:paraId="23AD3238" w14:textId="77777777" w:rsidR="003765A6" w:rsidRDefault="003765A6" w:rsidP="001C0273"/>
    <w:p w14:paraId="5B951839" w14:textId="3FB8B439"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3765A6">
        <w:t xml:space="preserve">Figure </w:t>
      </w:r>
      <w:r w:rsidR="003765A6">
        <w:rPr>
          <w:noProof/>
        </w:rPr>
        <w:t>6</w:t>
      </w:r>
      <w:r w:rsidR="003765A6">
        <w:fldChar w:fldCharType="end"/>
      </w:r>
      <w:r w:rsidR="003765A6">
        <w:t>,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predict/ endpoint on the web-server. The web-server passes this whole string to the model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 adds NE markers where required – it could easily be changed to add Javascript animation, text colouring or any other desired indicator of Named Entities.</w:t>
      </w:r>
    </w:p>
    <w:p w14:paraId="2BE6C540" w14:textId="4F29FA39" w:rsidR="00ED749B" w:rsidRDefault="00ED749B" w:rsidP="001C0273"/>
    <w:p w14:paraId="18712B9C" w14:textId="200279D7"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p>
    <w:p w14:paraId="3B2A53D0" w14:textId="61DE34CB" w:rsidR="003765A6" w:rsidRDefault="003765A6" w:rsidP="001C0273"/>
    <w:p w14:paraId="4713795F" w14:textId="578A4564" w:rsidR="00B6642C" w:rsidRPr="001C0273" w:rsidRDefault="003765A6" w:rsidP="001C0273">
      <w:r>
        <w:lastRenderedPageBreak/>
        <w:t>As this GUI is very much a stub designed to enable development and demos of the project, no thought was given to the traditional non-functional requirements of performance or security. Performance in particular would be greatly improved with a relational database to index Hansard debates for a particular date, and cached results from the model predictions. Presentation of the UI would be much enhanced by using CSS and Javascript animations to add annotation of Named Entities to the text in the browser, rather than just changing the HTML to add NE tags.</w:t>
      </w:r>
    </w:p>
    <w:p w14:paraId="1F5ECC5E" w14:textId="3283FC74" w:rsidR="00B1174A" w:rsidRDefault="00B1174A" w:rsidP="00B1174A">
      <w:pPr>
        <w:pStyle w:val="Heading1"/>
      </w:pPr>
      <w:bookmarkStart w:id="69" w:name="_Ref522280259"/>
      <w:bookmarkStart w:id="70" w:name="_Toc522737884"/>
      <w:r>
        <w:t>Planning</w:t>
      </w:r>
      <w:bookmarkEnd w:id="69"/>
      <w:bookmarkEnd w:id="70"/>
    </w:p>
    <w:p w14:paraId="0C78B0AE" w14:textId="0D1EC214" w:rsidR="00B1174A" w:rsidRDefault="00B1174A" w:rsidP="00B1174A"/>
    <w:p w14:paraId="70083BF3" w14:textId="56C82E2B" w:rsidR="00B1174A" w:rsidRPr="00B1174A" w:rsidRDefault="00B1174A" w:rsidP="00B1174A">
      <w:r>
        <w:t>Lack of detail in the plan. Steps missing from plan, actual timeline used</w:t>
      </w:r>
      <w:r w:rsidR="006C5033">
        <w:t xml:space="preserve"> from worklog</w:t>
      </w:r>
      <w:r>
        <w:t>.</w:t>
      </w:r>
      <w:r w:rsidR="002B763F">
        <w:t xml:space="preserve"> </w:t>
      </w:r>
      <w:r w:rsidR="00303B80">
        <w:t xml:space="preserve">Integration is a risk in all IT projects. </w:t>
      </w:r>
      <w:r w:rsidR="006C5033">
        <w:rPr>
          <w:b/>
          <w:color w:val="FF0000"/>
        </w:rPr>
        <w:t>Finish</w:t>
      </w:r>
    </w:p>
    <w:p w14:paraId="799F55E2" w14:textId="4225FBF9" w:rsidR="006F14DB" w:rsidRDefault="006F14DB" w:rsidP="00FF689D">
      <w:pPr>
        <w:pStyle w:val="Heading1"/>
      </w:pPr>
      <w:bookmarkStart w:id="71" w:name="_Toc522737885"/>
      <w:r w:rsidRPr="00FE6F9D">
        <w:t>Testing</w:t>
      </w:r>
      <w:bookmarkEnd w:id="71"/>
    </w:p>
    <w:p w14:paraId="46404D28" w14:textId="3889F7C7" w:rsidR="00FF689D" w:rsidRDefault="00FF689D" w:rsidP="00FF689D">
      <w:pPr>
        <w:pStyle w:val="Heading2"/>
      </w:pPr>
      <w:bookmarkStart w:id="72" w:name="_Ref521568905"/>
      <w:bookmarkStart w:id="73" w:name="_Toc522737886"/>
      <w:r>
        <w:t>Unit testing</w:t>
      </w:r>
      <w:bookmarkEnd w:id="72"/>
      <w:bookmarkEnd w:id="73"/>
    </w:p>
    <w:p w14:paraId="1FF34C63" w14:textId="53C62331" w:rsidR="00590453" w:rsidRDefault="00590453" w:rsidP="00590453"/>
    <w:p w14:paraId="7DA3EFDB" w14:textId="77777777" w:rsidR="002C2B6B" w:rsidRDefault="006B3326" w:rsidP="00590453">
      <w:r>
        <w:t>For all the pre-processing code submitted for this project, the Pytest framework was used to run simple unit tests, validating that functions return expected outputs for given inputs.</w:t>
      </w:r>
      <w:r w:rsidR="00BB3DE8">
        <w:t xml:space="preserve"> In this project, most of the main functions used did not return values directly to the caller, but wrote values out to disk, either as text files, as binary Python pickled data, or as Keras h5 database-files.</w:t>
      </w:r>
      <w:r w:rsidR="002C2B6B">
        <w:t xml:space="preserve"> Similarly, many functions expected their input to be a path to a file on disk, from which they would read either text or binary data to continue processing. This approach was taken to support the ‘pipeline’ concept outlined in section </w:t>
      </w:r>
      <w:r w:rsidR="002C2B6B">
        <w:fldChar w:fldCharType="begin"/>
      </w:r>
      <w:r w:rsidR="002C2B6B">
        <w:instrText xml:space="preserve"> REF _Ref522279703 \r \h </w:instrText>
      </w:r>
      <w:r w:rsidR="002C2B6B">
        <w:fldChar w:fldCharType="separate"/>
      </w:r>
      <w:r w:rsidR="002C2B6B">
        <w:t>7.1</w:t>
      </w:r>
      <w:r w:rsidR="002C2B6B">
        <w:fldChar w:fldCharType="end"/>
      </w:r>
      <w:r w:rsidR="002C2B6B">
        <w:t>.</w:t>
      </w:r>
    </w:p>
    <w:p w14:paraId="4446D273" w14:textId="77777777" w:rsidR="002C2B6B" w:rsidRDefault="002C2B6B" w:rsidP="00590453"/>
    <w:p w14:paraId="7340F599" w14:textId="6241ECEA" w:rsidR="00590453" w:rsidRDefault="00BB3DE8" w:rsidP="00590453">
      <w:r>
        <w:t>In order to validate that a function was writing out expected values to disk, P</w:t>
      </w:r>
      <w:r w:rsidR="00590453">
        <w:t>yfakefs</w:t>
      </w:r>
      <w:r>
        <w:rPr>
          <w:rStyle w:val="FootnoteReference"/>
        </w:rPr>
        <w:footnoteReference w:id="14"/>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w:t>
      </w:r>
      <w:r w:rsidR="008D1FF9">
        <w:t>much</w:t>
      </w:r>
      <w:r>
        <w:t xml:space="preserve"> complexity </w:t>
      </w:r>
      <w:r w:rsidR="008D1FF9">
        <w:t>for</w:t>
      </w:r>
      <w:r>
        <w:t xml:space="preserve"> this setup.</w:t>
      </w:r>
    </w:p>
    <w:p w14:paraId="7FE62258" w14:textId="68A70B53" w:rsidR="00913ED5" w:rsidRDefault="00913ED5" w:rsidP="00590453"/>
    <w:p w14:paraId="6B6A56ED" w14:textId="59161CC5" w:rsidR="00913ED5" w:rsidRDefault="00913ED5" w:rsidP="00590453">
      <w:r>
        <w:t>To illustrate this approach</w:t>
      </w:r>
      <w:r w:rsidR="00D84065">
        <w:t xml:space="preserve">, </w:t>
      </w:r>
      <w:r w:rsidR="00D84065">
        <w:fldChar w:fldCharType="begin"/>
      </w:r>
      <w:r w:rsidR="00D84065">
        <w:instrText xml:space="preserve"> REF _Ref522279574 \h </w:instrText>
      </w:r>
      <w:r w:rsidR="00D84065">
        <w:fldChar w:fldCharType="separate"/>
      </w:r>
      <w:r w:rsidR="00D84065">
        <w:t xml:space="preserve">Code Snippet </w:t>
      </w:r>
      <w:r w:rsidR="00D84065">
        <w:rPr>
          <w:noProof/>
        </w:rPr>
        <w:t>5</w:t>
      </w:r>
      <w:r w:rsidR="00D84065">
        <w:fldChar w:fldCharType="end"/>
      </w:r>
      <w:r w:rsidR="00D84065">
        <w:t xml:space="preserve"> shows a regular unit test written in Pytest. A value is passed into the ‘onehot’ function, and its output is compared against an expected value in a simple equality assertion. </w:t>
      </w:r>
      <w:r w:rsidR="00D84065">
        <w:fldChar w:fldCharType="begin"/>
      </w:r>
      <w:r w:rsidR="00D84065">
        <w:instrText xml:space="preserve"> REF _Ref522279575 \h </w:instrText>
      </w:r>
      <w:r w:rsidR="00D84065">
        <w:fldChar w:fldCharType="separate"/>
      </w:r>
      <w:r w:rsidR="00D84065">
        <w:t xml:space="preserve">Code Snippet </w:t>
      </w:r>
      <w:r w:rsidR="00D84065">
        <w:rPr>
          <w:noProof/>
        </w:rPr>
        <w:t>6</w:t>
      </w:r>
      <w:r w:rsidR="00D84065">
        <w:fldChar w:fldCharType="end"/>
      </w:r>
      <w:r w:rsidR="00D84065">
        <w:t>, by contrast, shows a Pytest unit test with Pyfakefs. The argument passed into test_interpolate_one, ‘fs’, is the fake filesystem. The fs.create_file call is used to create a</w:t>
      </w:r>
      <w:r w:rsidR="002C2B6B">
        <w:t xml:space="preserve"> dummy file</w:t>
      </w:r>
      <w:r w:rsidR="008D1FF9">
        <w:t xml:space="preserv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339E741F" w14:textId="77777777" w:rsidR="00D84065" w:rsidRDefault="00D84065" w:rsidP="00590453"/>
    <w:bookmarkStart w:id="74" w:name="_MON_1596479284"/>
    <w:bookmarkEnd w:id="74"/>
    <w:p w14:paraId="34F91460" w14:textId="08BF2A83" w:rsidR="00D84065" w:rsidRDefault="00950CF3" w:rsidP="00D84065">
      <w:pPr>
        <w:keepNext/>
      </w:pPr>
      <w:r>
        <w:rPr>
          <w:noProof/>
        </w:rPr>
        <w:object w:dxaOrig="6970" w:dyaOrig="1430" w14:anchorId="378548AB">
          <v:shape id="_x0000_i1030" type="#_x0000_t75" alt="" style="width:348.8pt;height:71.2pt;mso-width-percent:0;mso-height-percent:0;mso-width-percent:0;mso-height-percent:0" o:ole="">
            <v:imagedata r:id="rId26" o:title=""/>
          </v:shape>
          <o:OLEObject Type="Embed" ProgID="Word.Document.12" ShapeID="_x0000_i1030" DrawAspect="Content" ObjectID="_1596525250" r:id="rId27">
            <o:FieldCodes>\s</o:FieldCodes>
          </o:OLEObject>
        </w:object>
      </w:r>
    </w:p>
    <w:p w14:paraId="60D98713" w14:textId="3350084D" w:rsidR="00D84065" w:rsidRDefault="00D84065" w:rsidP="00D84065">
      <w:pPr>
        <w:pStyle w:val="Caption"/>
      </w:pPr>
      <w:bookmarkStart w:id="75" w:name="_Ref522279574"/>
      <w:bookmarkStart w:id="76" w:name="_Toc52273492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5</w:t>
      </w:r>
      <w:r w:rsidR="00416EE0">
        <w:rPr>
          <w:noProof/>
        </w:rPr>
        <w:fldChar w:fldCharType="end"/>
      </w:r>
      <w:bookmarkEnd w:id="75"/>
      <w:r>
        <w:t xml:space="preserve"> a regular Pytest unit test</w:t>
      </w:r>
      <w:bookmarkEnd w:id="76"/>
    </w:p>
    <w:bookmarkStart w:id="77" w:name="_MON_1596479304"/>
    <w:bookmarkEnd w:id="77"/>
    <w:p w14:paraId="541314EB" w14:textId="3E943DC8" w:rsidR="00D84065" w:rsidRDefault="00950CF3" w:rsidP="00D84065">
      <w:r>
        <w:rPr>
          <w:noProof/>
        </w:rPr>
        <w:object w:dxaOrig="6980" w:dyaOrig="3910" w14:anchorId="1102034B">
          <v:shape id="_x0000_i1029" type="#_x0000_t75" alt="" style="width:348.8pt;height:196pt;mso-width-percent:0;mso-height-percent:0;mso-width-percent:0;mso-height-percent:0" o:ole="">
            <v:imagedata r:id="rId28" o:title=""/>
          </v:shape>
          <o:OLEObject Type="Embed" ProgID="Word.Document.12" ShapeID="_x0000_i1029" DrawAspect="Content" ObjectID="_1596525251" r:id="rId29">
            <o:FieldCodes>\s</o:FieldCodes>
          </o:OLEObject>
        </w:object>
      </w:r>
    </w:p>
    <w:p w14:paraId="7A0FEA95" w14:textId="04F71E2B" w:rsidR="00D84065" w:rsidRPr="00D84065" w:rsidRDefault="00D84065" w:rsidP="00D84065">
      <w:pPr>
        <w:pStyle w:val="Caption"/>
      </w:pPr>
      <w:bookmarkStart w:id="78" w:name="_Ref522279575"/>
      <w:bookmarkStart w:id="79" w:name="_Toc522734930"/>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4C5BE5">
        <w:rPr>
          <w:noProof/>
        </w:rPr>
        <w:t>6</w:t>
      </w:r>
      <w:r w:rsidR="00416EE0">
        <w:rPr>
          <w:noProof/>
        </w:rPr>
        <w:fldChar w:fldCharType="end"/>
      </w:r>
      <w:bookmarkEnd w:id="78"/>
      <w:r>
        <w:t xml:space="preserve"> A Pyfakefs Pytest unit test</w:t>
      </w:r>
      <w:bookmarkEnd w:id="79"/>
    </w:p>
    <w:p w14:paraId="2E0EA173" w14:textId="77777777" w:rsidR="00913ED5" w:rsidRPr="00590453" w:rsidRDefault="00913ED5" w:rsidP="00590453"/>
    <w:p w14:paraId="20623006" w14:textId="7910D5E5" w:rsidR="00352F03" w:rsidRDefault="00E67CD5" w:rsidP="00352F03">
      <w:pPr>
        <w:pStyle w:val="Heading2"/>
      </w:pPr>
      <w:bookmarkStart w:id="80" w:name="_Toc522737887"/>
      <w:r>
        <w:t>Model</w:t>
      </w:r>
      <w:r w:rsidR="00352F03">
        <w:t xml:space="preserve"> evaluation</w:t>
      </w:r>
      <w:bookmarkEnd w:id="80"/>
    </w:p>
    <w:p w14:paraId="4A46DC73" w14:textId="77777777" w:rsidR="006B3326" w:rsidRDefault="006B3326" w:rsidP="00E67CD5"/>
    <w:p w14:paraId="49CCD99D" w14:textId="20761080" w:rsidR="00B36080" w:rsidRDefault="00B36080" w:rsidP="00E67CD5">
      <w:r>
        <w:t>The Keras model was eval</w:t>
      </w:r>
      <w:r w:rsidR="00C434FE">
        <w:t>uated using the Keras ‘evaluate’</w:t>
      </w:r>
      <w:r>
        <w:t xml:space="preserve"> method</w:t>
      </w:r>
      <w:r w:rsidR="00C434FE">
        <w:t xml:space="preserve">. Of course, the labelled data used to fit the model was </w:t>
      </w:r>
      <w:r w:rsidR="00355089">
        <w:t xml:space="preserve">both limited by the contents of its data sources, and by the non-human manner of the labelling </w:t>
      </w:r>
      <w:r w:rsidR="00C434FE">
        <w:t xml:space="preserve">– the labels were ‘interpolated’ </w:t>
      </w:r>
      <w:r w:rsidR="002D3C46">
        <w:t xml:space="preserve">using the </w:t>
      </w:r>
      <w:r w:rsidR="00C434FE">
        <w:t xml:space="preserve">algorithm described in detail in section </w:t>
      </w:r>
      <w:r w:rsidR="00C434FE">
        <w:fldChar w:fldCharType="begin"/>
      </w:r>
      <w:r w:rsidR="00C434FE">
        <w:instrText xml:space="preserve"> REF _Ref521059322 \r \h </w:instrText>
      </w:r>
      <w:r w:rsidR="00C434FE">
        <w:fldChar w:fldCharType="separate"/>
      </w:r>
      <w:r w:rsidR="00C434FE">
        <w:t>7.7</w:t>
      </w:r>
      <w:r w:rsidR="00C434FE">
        <w:fldChar w:fldCharType="end"/>
      </w:r>
      <w:r w:rsidR="00C434FE">
        <w:t>.</w:t>
      </w:r>
    </w:p>
    <w:p w14:paraId="6C63B472" w14:textId="480E7139" w:rsidR="00EF04CB" w:rsidRDefault="00EF04CB" w:rsidP="00E67CD5"/>
    <w:p w14:paraId="6D1A82A1" w14:textId="6ADD1A56" w:rsidR="00EF04CB" w:rsidRDefault="00EF04CB" w:rsidP="00E67CD5">
      <w:r>
        <w:t>The various different datasets</w:t>
      </w:r>
      <w:r w:rsidR="001E648B">
        <w:t xml:space="preserve"> and their sizes are listed in </w:t>
      </w:r>
      <w:r w:rsidR="001E648B">
        <w:fldChar w:fldCharType="begin"/>
      </w:r>
      <w:r w:rsidR="001E648B">
        <w:instrText xml:space="preserve"> REF _Ref522298476 \h </w:instrText>
      </w:r>
      <w:r w:rsidR="001E648B">
        <w:fldChar w:fldCharType="separate"/>
      </w:r>
      <w:r w:rsidR="001E648B">
        <w:t xml:space="preserve">Table </w:t>
      </w:r>
      <w:r w:rsidR="001E648B">
        <w:rPr>
          <w:noProof/>
        </w:rPr>
        <w:t>5</w:t>
      </w:r>
      <w:r w:rsidR="001E648B">
        <w:fldChar w:fldCharType="end"/>
      </w:r>
      <w:r w:rsidR="001E648B">
        <w:t>.</w:t>
      </w:r>
    </w:p>
    <w:p w14:paraId="286291DA" w14:textId="68821E8D" w:rsidR="00EF04CB" w:rsidRDefault="00EF04CB" w:rsidP="00E67CD5"/>
    <w:p w14:paraId="140ABA0F" w14:textId="1CFECD8B" w:rsidR="001E648B" w:rsidRDefault="001E648B" w:rsidP="001E648B">
      <w:pPr>
        <w:pStyle w:val="Caption"/>
        <w:keepNext/>
      </w:pPr>
      <w:bookmarkStart w:id="81" w:name="_Ref522298476"/>
      <w:bookmarkStart w:id="82" w:name="_Toc522734820"/>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5</w:t>
      </w:r>
      <w:r w:rsidR="00416EE0">
        <w:rPr>
          <w:noProof/>
        </w:rPr>
        <w:fldChar w:fldCharType="end"/>
      </w:r>
      <w:bookmarkEnd w:id="81"/>
      <w:r>
        <w:t xml:space="preserve"> Model datasets used</w:t>
      </w:r>
      <w:bookmarkEnd w:id="82"/>
    </w:p>
    <w:tbl>
      <w:tblPr>
        <w:tblStyle w:val="TableGrid"/>
        <w:tblW w:w="0" w:type="auto"/>
        <w:tblLook w:val="04A0" w:firstRow="1" w:lastRow="0" w:firstColumn="1" w:lastColumn="0" w:noHBand="0" w:noVBand="1"/>
      </w:tblPr>
      <w:tblGrid>
        <w:gridCol w:w="912"/>
        <w:gridCol w:w="1188"/>
        <w:gridCol w:w="1188"/>
        <w:gridCol w:w="1188"/>
        <w:gridCol w:w="916"/>
        <w:gridCol w:w="3618"/>
      </w:tblGrid>
      <w:tr w:rsidR="002B28E4" w14:paraId="3FEE5085" w14:textId="50A3A2E8" w:rsidTr="002B28E4">
        <w:tc>
          <w:tcPr>
            <w:tcW w:w="918" w:type="dxa"/>
          </w:tcPr>
          <w:p w14:paraId="7DE4EFA9" w14:textId="70C8B41A" w:rsidR="002B28E4" w:rsidRPr="00EF04CB" w:rsidRDefault="002B28E4" w:rsidP="00E67CD5">
            <w:pPr>
              <w:rPr>
                <w:b/>
              </w:rPr>
            </w:pPr>
            <w:r w:rsidRPr="00EF04CB">
              <w:rPr>
                <w:b/>
              </w:rPr>
              <w:t>Model name</w:t>
            </w:r>
          </w:p>
        </w:tc>
        <w:tc>
          <w:tcPr>
            <w:tcW w:w="1096" w:type="dxa"/>
          </w:tcPr>
          <w:p w14:paraId="52CB12F7" w14:textId="49B2B344" w:rsidR="002B28E4" w:rsidRPr="00EF04CB" w:rsidRDefault="002B28E4" w:rsidP="00E67CD5">
            <w:pPr>
              <w:rPr>
                <w:b/>
              </w:rPr>
            </w:pPr>
            <w:r w:rsidRPr="00EF04CB">
              <w:rPr>
                <w:b/>
              </w:rPr>
              <w:t>Training dataset size</w:t>
            </w:r>
          </w:p>
        </w:tc>
        <w:tc>
          <w:tcPr>
            <w:tcW w:w="1096" w:type="dxa"/>
          </w:tcPr>
          <w:p w14:paraId="53A36F36" w14:textId="7A37E05C" w:rsidR="002B28E4" w:rsidRPr="00EF04CB" w:rsidRDefault="002B28E4" w:rsidP="00E67CD5">
            <w:pPr>
              <w:rPr>
                <w:b/>
              </w:rPr>
            </w:pPr>
            <w:r w:rsidRPr="00EF04CB">
              <w:rPr>
                <w:b/>
              </w:rPr>
              <w:t>Dev dataset size</w:t>
            </w:r>
          </w:p>
        </w:tc>
        <w:tc>
          <w:tcPr>
            <w:tcW w:w="1096" w:type="dxa"/>
          </w:tcPr>
          <w:p w14:paraId="208C7147" w14:textId="37DA8803" w:rsidR="002B28E4" w:rsidRPr="00EF04CB" w:rsidRDefault="002B28E4" w:rsidP="00E67CD5">
            <w:pPr>
              <w:rPr>
                <w:b/>
              </w:rPr>
            </w:pPr>
            <w:r w:rsidRPr="00EF04CB">
              <w:rPr>
                <w:b/>
              </w:rPr>
              <w:t>Test dataset size</w:t>
            </w:r>
          </w:p>
        </w:tc>
        <w:tc>
          <w:tcPr>
            <w:tcW w:w="892" w:type="dxa"/>
          </w:tcPr>
          <w:p w14:paraId="5ED4685E" w14:textId="0EB3AC1D" w:rsidR="002B28E4" w:rsidRPr="00EF04CB" w:rsidRDefault="002B28E4" w:rsidP="00E67CD5">
            <w:pPr>
              <w:rPr>
                <w:b/>
              </w:rPr>
            </w:pPr>
            <w:r>
              <w:rPr>
                <w:b/>
              </w:rPr>
              <w:t>Epochs</w:t>
            </w:r>
          </w:p>
        </w:tc>
        <w:tc>
          <w:tcPr>
            <w:tcW w:w="3912" w:type="dxa"/>
          </w:tcPr>
          <w:p w14:paraId="30AD9019" w14:textId="66FBA421" w:rsidR="002B28E4" w:rsidRPr="00EF04CB" w:rsidRDefault="002B28E4" w:rsidP="00E67CD5">
            <w:pPr>
              <w:rPr>
                <w:b/>
              </w:rPr>
            </w:pPr>
            <w:r w:rsidRPr="00EF04CB">
              <w:rPr>
                <w:b/>
              </w:rPr>
              <w:t>Notes</w:t>
            </w:r>
          </w:p>
        </w:tc>
      </w:tr>
      <w:tr w:rsidR="002B28E4" w14:paraId="1BACB7A1" w14:textId="0D7DE58D" w:rsidTr="002B28E4">
        <w:tc>
          <w:tcPr>
            <w:tcW w:w="918" w:type="dxa"/>
          </w:tcPr>
          <w:p w14:paraId="3493D95B" w14:textId="330F87C7" w:rsidR="002B28E4" w:rsidRDefault="002B28E4" w:rsidP="00E67CD5">
            <w:r>
              <w:t>Mini</w:t>
            </w:r>
          </w:p>
        </w:tc>
        <w:tc>
          <w:tcPr>
            <w:tcW w:w="1096" w:type="dxa"/>
          </w:tcPr>
          <w:p w14:paraId="27064623" w14:textId="0A24084D" w:rsidR="002B28E4" w:rsidRDefault="002B28E4" w:rsidP="00E67CD5">
            <w:r>
              <w:t>4000</w:t>
            </w:r>
          </w:p>
        </w:tc>
        <w:tc>
          <w:tcPr>
            <w:tcW w:w="1096" w:type="dxa"/>
          </w:tcPr>
          <w:p w14:paraId="36BD6A88" w14:textId="222B8F9F" w:rsidR="002B28E4" w:rsidRDefault="002B28E4" w:rsidP="00E67CD5">
            <w:r>
              <w:t>4000</w:t>
            </w:r>
          </w:p>
        </w:tc>
        <w:tc>
          <w:tcPr>
            <w:tcW w:w="1096" w:type="dxa"/>
          </w:tcPr>
          <w:p w14:paraId="78D99DF5" w14:textId="1A5EB6AF" w:rsidR="002B28E4" w:rsidRDefault="002B28E4" w:rsidP="00E67CD5">
            <w:r>
              <w:t>4000</w:t>
            </w:r>
          </w:p>
        </w:tc>
        <w:tc>
          <w:tcPr>
            <w:tcW w:w="892" w:type="dxa"/>
          </w:tcPr>
          <w:p w14:paraId="53DA75DD" w14:textId="291AA8C2" w:rsidR="002B28E4" w:rsidRDefault="002B28E4" w:rsidP="00E67CD5">
            <w:r>
              <w:t>2</w:t>
            </w:r>
          </w:p>
        </w:tc>
        <w:tc>
          <w:tcPr>
            <w:tcW w:w="3912" w:type="dxa"/>
          </w:tcPr>
          <w:p w14:paraId="31DC1D3A" w14:textId="6F630445" w:rsidR="002B28E4" w:rsidRDefault="002B28E4" w:rsidP="00E67CD5">
            <w:r>
              <w:t>Takes first 4000 sentences from ToyV1</w:t>
            </w:r>
            <w:r w:rsidR="009449A7">
              <w:t>.</w:t>
            </w:r>
          </w:p>
        </w:tc>
      </w:tr>
      <w:tr w:rsidR="002B28E4" w14:paraId="76C00F74" w14:textId="645A0D17" w:rsidTr="002B28E4">
        <w:tc>
          <w:tcPr>
            <w:tcW w:w="918" w:type="dxa"/>
          </w:tcPr>
          <w:p w14:paraId="4C0D5542" w14:textId="5523082A" w:rsidR="002B28E4" w:rsidRDefault="002B28E4" w:rsidP="00E67CD5">
            <w:r>
              <w:t>ToyV1</w:t>
            </w:r>
          </w:p>
        </w:tc>
        <w:tc>
          <w:tcPr>
            <w:tcW w:w="1096" w:type="dxa"/>
          </w:tcPr>
          <w:p w14:paraId="368CA08A" w14:textId="4A38BE60" w:rsidR="002B28E4" w:rsidRDefault="002B28E4" w:rsidP="00E67CD5">
            <w:r w:rsidRPr="00C9416A">
              <w:t>2</w:t>
            </w:r>
            <w:r w:rsidR="00916E5D">
              <w:t>,</w:t>
            </w:r>
            <w:r w:rsidRPr="00C9416A">
              <w:t>323</w:t>
            </w:r>
            <w:r w:rsidR="00916E5D">
              <w:t>,</w:t>
            </w:r>
            <w:r w:rsidRPr="00C9416A">
              <w:t>451</w:t>
            </w:r>
          </w:p>
        </w:tc>
        <w:tc>
          <w:tcPr>
            <w:tcW w:w="1096" w:type="dxa"/>
          </w:tcPr>
          <w:p w14:paraId="4BF7A69F" w14:textId="57EA17B4" w:rsidR="002B28E4" w:rsidRDefault="002B28E4" w:rsidP="00E67CD5">
            <w:r w:rsidRPr="00C9416A">
              <w:t>1</w:t>
            </w:r>
            <w:r w:rsidR="00916E5D">
              <w:t>,</w:t>
            </w:r>
            <w:r w:rsidRPr="00C9416A">
              <w:t>233</w:t>
            </w:r>
            <w:r w:rsidR="00916E5D">
              <w:t>,</w:t>
            </w:r>
            <w:r w:rsidRPr="00C9416A">
              <w:t>720</w:t>
            </w:r>
          </w:p>
        </w:tc>
        <w:tc>
          <w:tcPr>
            <w:tcW w:w="1096" w:type="dxa"/>
          </w:tcPr>
          <w:p w14:paraId="08C0A949" w14:textId="638F8BA6" w:rsidR="002B28E4" w:rsidRDefault="002B28E4" w:rsidP="00E67CD5">
            <w:r w:rsidRPr="00C9416A">
              <w:t>1</w:t>
            </w:r>
            <w:r w:rsidR="00916E5D">
              <w:t>,</w:t>
            </w:r>
            <w:r w:rsidRPr="00C9416A">
              <w:t>157</w:t>
            </w:r>
            <w:r w:rsidR="00916E5D">
              <w:t>,</w:t>
            </w:r>
            <w:r w:rsidRPr="00C9416A">
              <w:t>309</w:t>
            </w:r>
          </w:p>
        </w:tc>
        <w:tc>
          <w:tcPr>
            <w:tcW w:w="892" w:type="dxa"/>
          </w:tcPr>
          <w:p w14:paraId="3664BED8" w14:textId="039649C1" w:rsidR="002B28E4" w:rsidRDefault="00354329" w:rsidP="00E67CD5">
            <w:r>
              <w:t>7</w:t>
            </w:r>
          </w:p>
        </w:tc>
        <w:tc>
          <w:tcPr>
            <w:tcW w:w="3912" w:type="dxa"/>
          </w:tcPr>
          <w:p w14:paraId="6DB50F15" w14:textId="3E66233F" w:rsidR="002B28E4" w:rsidRDefault="002B28E4" w:rsidP="00E67CD5">
            <w:r>
              <w:t>All validations on Dev dataset returned NaN</w:t>
            </w:r>
            <w:r w:rsidR="009449A7">
              <w:t>.</w:t>
            </w:r>
          </w:p>
        </w:tc>
      </w:tr>
      <w:tr w:rsidR="002B28E4" w14:paraId="4C510819" w14:textId="56108FC4" w:rsidTr="002B28E4">
        <w:tc>
          <w:tcPr>
            <w:tcW w:w="918" w:type="dxa"/>
          </w:tcPr>
          <w:p w14:paraId="411DD259" w14:textId="24C55D7C" w:rsidR="002B28E4" w:rsidRDefault="002B28E4" w:rsidP="00E67CD5">
            <w:r>
              <w:t>ToyV2</w:t>
            </w:r>
          </w:p>
        </w:tc>
        <w:tc>
          <w:tcPr>
            <w:tcW w:w="1096" w:type="dxa"/>
          </w:tcPr>
          <w:p w14:paraId="301B67E4" w14:textId="4A5E2F13" w:rsidR="002B28E4" w:rsidRDefault="00916E5D" w:rsidP="00E67CD5">
            <w:r>
              <w:t>5</w:t>
            </w:r>
            <w:bookmarkStart w:id="83" w:name="_GoBack"/>
            <w:bookmarkEnd w:id="83"/>
            <w:r w:rsidR="002B28E4">
              <w:t>00</w:t>
            </w:r>
            <w:r>
              <w:t>,</w:t>
            </w:r>
            <w:r w:rsidR="002B28E4">
              <w:t>000</w:t>
            </w:r>
          </w:p>
        </w:tc>
        <w:tc>
          <w:tcPr>
            <w:tcW w:w="1096" w:type="dxa"/>
          </w:tcPr>
          <w:p w14:paraId="266D5B37" w14:textId="11478A90" w:rsidR="002B28E4" w:rsidRDefault="002B28E4" w:rsidP="00E67CD5">
            <w:r>
              <w:t>6000</w:t>
            </w:r>
          </w:p>
        </w:tc>
        <w:tc>
          <w:tcPr>
            <w:tcW w:w="1096" w:type="dxa"/>
          </w:tcPr>
          <w:p w14:paraId="27D41282" w14:textId="5075CB31" w:rsidR="002B28E4" w:rsidRDefault="002B28E4" w:rsidP="00E67CD5">
            <w:r>
              <w:t>6000</w:t>
            </w:r>
          </w:p>
        </w:tc>
        <w:tc>
          <w:tcPr>
            <w:tcW w:w="892" w:type="dxa"/>
          </w:tcPr>
          <w:p w14:paraId="04D1156E" w14:textId="5EFC97FB" w:rsidR="002B28E4" w:rsidRDefault="002B28E4" w:rsidP="00E67CD5">
            <w:r>
              <w:t>6</w:t>
            </w:r>
          </w:p>
        </w:tc>
        <w:tc>
          <w:tcPr>
            <w:tcW w:w="3912" w:type="dxa"/>
          </w:tcPr>
          <w:p w14:paraId="546824D9" w14:textId="51FA27AE" w:rsidR="002B28E4" w:rsidRDefault="002B28E4" w:rsidP="00E67CD5">
            <w:r>
              <w:t>Uses same data as ToyV1, but with arrays clipped at the limits shown.</w:t>
            </w:r>
          </w:p>
        </w:tc>
      </w:tr>
    </w:tbl>
    <w:p w14:paraId="62DAF690" w14:textId="77777777" w:rsidR="00EF04CB" w:rsidRPr="004F6421" w:rsidRDefault="00EF04CB" w:rsidP="00E67CD5"/>
    <w:p w14:paraId="029438ED" w14:textId="2B7F26A6" w:rsidR="00E67CD5" w:rsidRDefault="007C59EE" w:rsidP="007C59EE">
      <w:pPr>
        <w:pStyle w:val="Heading2"/>
      </w:pPr>
      <w:bookmarkStart w:id="84" w:name="_Toc522737888"/>
      <w:r>
        <w:t>Baseline results</w:t>
      </w:r>
      <w:bookmarkEnd w:id="84"/>
    </w:p>
    <w:p w14:paraId="0B5894D2" w14:textId="1802A74E" w:rsidR="00E67CD5" w:rsidRDefault="00E67CD5" w:rsidP="00E67CD5">
      <w:pPr>
        <w:rPr>
          <w:b/>
          <w:color w:val="FF0000"/>
        </w:rPr>
      </w:pPr>
    </w:p>
    <w:p w14:paraId="6D85B04E" w14:textId="7E6C0B4D" w:rsidR="007C59EE" w:rsidRDefault="007C59EE" w:rsidP="00E67CD5">
      <w:pPr>
        <w:rPr>
          <w:color w:val="000000" w:themeColor="text1"/>
        </w:rPr>
      </w:pPr>
      <w:r>
        <w:rPr>
          <w:color w:val="000000" w:themeColor="text1"/>
        </w:rPr>
        <w:t xml:space="preserve">When evaluation any model it makes sense to first calculate the score of the common-sense baseline. In a Named Entity task where Null is the most frequent label, the obvious baseline </w:t>
      </w:r>
      <w:r>
        <w:rPr>
          <w:color w:val="000000" w:themeColor="text1"/>
        </w:rPr>
        <w:lastRenderedPageBreak/>
        <w:t>is to declare every word as Null, i.e. not a Named Entity. Of course, in practice such a classifier is useless. However, in terms of pure accuracy, it gains quite high results.</w:t>
      </w:r>
      <w:r w:rsidR="00443B11">
        <w:rPr>
          <w:color w:val="000000" w:themeColor="text1"/>
        </w:rPr>
        <w:t xml:space="preserve"> Fortunately, 0xnurl’s Keras implementation of the model defines a custom metric for non-null-label-accuracy, the accuracy of NE labels excluding the null label.</w:t>
      </w:r>
      <w:r w:rsidR="00783079">
        <w:rPr>
          <w:color w:val="000000" w:themeColor="text1"/>
        </w:rPr>
        <w:t xml:space="preserve"> For this metric, the only baseline is to pick one NE label and apply it all the time, say, ‘location’.</w:t>
      </w:r>
    </w:p>
    <w:p w14:paraId="37011379" w14:textId="3F54D323" w:rsidR="00006FA9" w:rsidRDefault="00006FA9" w:rsidP="00E67CD5">
      <w:pPr>
        <w:rPr>
          <w:color w:val="000000" w:themeColor="text1"/>
        </w:rPr>
      </w:pPr>
    </w:p>
    <w:p w14:paraId="3434B8D0" w14:textId="4E0B0ED2" w:rsidR="00006FA9" w:rsidRPr="00006FA9" w:rsidRDefault="00006FA9" w:rsidP="00E67CD5">
      <w:pPr>
        <w:rPr>
          <w:b/>
          <w:color w:val="FF0000"/>
        </w:rPr>
      </w:pPr>
      <w:r w:rsidRPr="00006FA9">
        <w:rPr>
          <w:b/>
          <w:color w:val="FF0000"/>
        </w:rPr>
        <w:t>TABLE</w:t>
      </w:r>
      <w:r w:rsidR="00B67038">
        <w:rPr>
          <w:b/>
          <w:color w:val="FF0000"/>
        </w:rPr>
        <w:t xml:space="preserve"> of baseline results</w:t>
      </w:r>
    </w:p>
    <w:p w14:paraId="15EAB698" w14:textId="77777777" w:rsidR="00E67CD5" w:rsidRPr="00577B66" w:rsidRDefault="00E67CD5" w:rsidP="00E67CD5">
      <w:pPr>
        <w:rPr>
          <w:b/>
          <w:color w:val="FF0000"/>
        </w:rPr>
      </w:pPr>
    </w:p>
    <w:p w14:paraId="441CCE8A" w14:textId="01A6132C" w:rsidR="005A40D0" w:rsidRDefault="005A40D0" w:rsidP="005A40D0">
      <w:pPr>
        <w:pStyle w:val="Heading3"/>
      </w:pPr>
      <w:bookmarkStart w:id="85" w:name="_Toc522737889"/>
      <w:r>
        <w:t>The ‘mini’ dataset</w:t>
      </w:r>
      <w:bookmarkEnd w:id="85"/>
    </w:p>
    <w:p w14:paraId="5B3A239F" w14:textId="29B02BF9" w:rsidR="00BA5C5F" w:rsidRDefault="00BA5C5F" w:rsidP="00BA5C5F"/>
    <w:p w14:paraId="1B8EBFBD" w14:textId="15184437" w:rsidR="00CB1C8E" w:rsidRDefault="00B17AF5" w:rsidP="00BA5C5F">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t>10.2.2</w:t>
      </w:r>
      <w:r>
        <w:fldChar w:fldCharType="end"/>
      </w:r>
      <w:r>
        <w:t>), but in the first dimension of the X and Y tensors, only the first 4000 samples are taken for each dataset. So only 4000 sentences are used for train, dev and test.</w:t>
      </w:r>
      <w:r w:rsidR="00557602">
        <w:t xml:space="preserve"> The below figures show the predictably appalling behaviour of this dataset, in terms of accuracy, loss and non-null label accuracy (i.e. accuracy when </w:t>
      </w:r>
      <w:r w:rsidR="00557602">
        <w:rPr>
          <w:i/>
        </w:rPr>
        <w:t>not</w:t>
      </w:r>
      <w:r w:rsidR="00557602">
        <w:t xml:space="preserve"> using the null label, ‘0’, meaning ‘Not a Named Entity).</w:t>
      </w:r>
    </w:p>
    <w:p w14:paraId="5EFDBC15" w14:textId="77777777" w:rsidR="00776694" w:rsidRDefault="00776694" w:rsidP="00BA5C5F"/>
    <w:p w14:paraId="2137AF6D" w14:textId="0245F7AE" w:rsidR="00CB1C8E" w:rsidRDefault="00CB1C8E" w:rsidP="00BA5C5F">
      <w:r>
        <w:t xml:space="preserve">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w:t>
      </w:r>
      <w:r w:rsidR="00D65CAC">
        <w:t>non-null</w:t>
      </w:r>
      <w:r w:rsidR="006D1EF3">
        <w:t xml:space="preserve"> label accuracy fell for the first 100k samples or so, before starting to rise.</w:t>
      </w:r>
    </w:p>
    <w:p w14:paraId="6F042B80" w14:textId="02ED1AFE" w:rsidR="00776694" w:rsidRDefault="00776694" w:rsidP="00BA5C5F"/>
    <w:p w14:paraId="5D3126E9" w14:textId="4F48616D" w:rsidR="00D65CAC" w:rsidRPr="00557602" w:rsidRDefault="00D65CAC" w:rsidP="00BA5C5F">
      <w:r>
        <w:t>Attempts to ‘predict’ using the mini dataset also matched this observation. The model has a marked preference for the NULL label</w:t>
      </w:r>
      <w:r w:rsidR="00891BC9">
        <w:t>. Indeed, all manual validation done using the mini model returned all NULL labels.</w:t>
      </w:r>
    </w:p>
    <w:p w14:paraId="2E5A6281" w14:textId="77777777" w:rsidR="00CB1C8E" w:rsidRDefault="0066535B" w:rsidP="00CB1C8E">
      <w:pPr>
        <w:keepNext/>
      </w:pPr>
      <w:r>
        <w:rPr>
          <w:noProof/>
        </w:rPr>
        <w:drawing>
          <wp:inline distT="0" distB="0" distL="0" distR="0" wp14:anchorId="0AACD245" wp14:editId="79A74CE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30">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5C81B020" w14:textId="1D9D52AF" w:rsidR="00CB1C8E" w:rsidRDefault="00CB1C8E" w:rsidP="00CB1C8E">
      <w:pPr>
        <w:pStyle w:val="Caption"/>
      </w:pPr>
      <w:bookmarkStart w:id="86" w:name="_Toc522734800"/>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C02342">
        <w:rPr>
          <w:noProof/>
        </w:rPr>
        <w:t>7</w:t>
      </w:r>
      <w:r w:rsidR="00416EE0">
        <w:rPr>
          <w:noProof/>
        </w:rPr>
        <w:fldChar w:fldCharType="end"/>
      </w:r>
      <w:r>
        <w:t xml:space="preserve"> Mini dataset accuracy</w:t>
      </w:r>
      <w:bookmarkEnd w:id="86"/>
    </w:p>
    <w:p w14:paraId="7291D675" w14:textId="77777777" w:rsidR="00CB1C8E" w:rsidRDefault="0066535B" w:rsidP="00CB1C8E">
      <w:pPr>
        <w:keepNext/>
      </w:pPr>
      <w:r>
        <w:rPr>
          <w:noProof/>
        </w:rPr>
        <w:lastRenderedPageBreak/>
        <w:drawing>
          <wp:inline distT="0" distB="0" distL="0" distR="0" wp14:anchorId="71A983A4" wp14:editId="45C3A2AC">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31">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5FDD4DD3" w14:textId="5E3D989F" w:rsidR="00CB1C8E" w:rsidRDefault="00CB1C8E" w:rsidP="00CB1C8E">
      <w:pPr>
        <w:pStyle w:val="Caption"/>
      </w:pPr>
      <w:bookmarkStart w:id="87" w:name="_Toc522734801"/>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C02342">
        <w:rPr>
          <w:noProof/>
        </w:rPr>
        <w:t>8</w:t>
      </w:r>
      <w:r w:rsidR="00416EE0">
        <w:rPr>
          <w:noProof/>
        </w:rPr>
        <w:fldChar w:fldCharType="end"/>
      </w:r>
      <w:r>
        <w:t xml:space="preserve"> Mini dataset loss</w:t>
      </w:r>
      <w:bookmarkEnd w:id="87"/>
    </w:p>
    <w:p w14:paraId="59C9052F" w14:textId="77777777" w:rsidR="00CB1C8E" w:rsidRDefault="0066535B" w:rsidP="00CB1C8E">
      <w:pPr>
        <w:keepNext/>
      </w:pPr>
      <w:r>
        <w:rPr>
          <w:noProof/>
        </w:rPr>
        <w:drawing>
          <wp:inline distT="0" distB="0" distL="0" distR="0" wp14:anchorId="7F15EFFB" wp14:editId="54943196">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32">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F0F744E" w14:textId="31E0E8E6" w:rsidR="0066535B" w:rsidRDefault="00CB1C8E" w:rsidP="00CB1C8E">
      <w:pPr>
        <w:pStyle w:val="Caption"/>
      </w:pPr>
      <w:bookmarkStart w:id="88" w:name="_Toc522734802"/>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C02342">
        <w:rPr>
          <w:noProof/>
        </w:rPr>
        <w:t>9</w:t>
      </w:r>
      <w:r w:rsidR="00416EE0">
        <w:rPr>
          <w:noProof/>
        </w:rPr>
        <w:fldChar w:fldCharType="end"/>
      </w:r>
      <w:r>
        <w:t xml:space="preserve"> Mini dataset non null label accuracy</w:t>
      </w:r>
      <w:bookmarkEnd w:id="88"/>
    </w:p>
    <w:p w14:paraId="524C62F3" w14:textId="77777777" w:rsidR="00BA5C5F" w:rsidRDefault="00BA5C5F" w:rsidP="00BA5C5F"/>
    <w:p w14:paraId="0C436674" w14:textId="071392D5" w:rsidR="005A40D0" w:rsidRDefault="005A40D0" w:rsidP="00E507F3">
      <w:pPr>
        <w:pStyle w:val="Heading3"/>
      </w:pPr>
      <w:bookmarkStart w:id="89" w:name="_Ref521576975"/>
      <w:bookmarkStart w:id="90" w:name="_Toc522737890"/>
      <w:r>
        <w:t>The ‘toy’ dataset</w:t>
      </w:r>
      <w:bookmarkEnd w:id="89"/>
      <w:r w:rsidR="004C609C">
        <w:t>, version 1</w:t>
      </w:r>
      <w:bookmarkEnd w:id="90"/>
    </w:p>
    <w:p w14:paraId="121BA7AD" w14:textId="77777777" w:rsidR="00BA5C5F" w:rsidRDefault="00BA5C5F" w:rsidP="00BA5C5F"/>
    <w:p w14:paraId="64A72FAD" w14:textId="2C0CFEFF" w:rsidR="00047364" w:rsidRPr="008C0B81" w:rsidRDefault="009C7B80" w:rsidP="00BA5C5F">
      <w:r>
        <w:t>The toy dataset was constructed with</w:t>
      </w:r>
      <w:r w:rsidR="009A1389">
        <w:t xml:space="preserve"> 8 buckets of the 320 in the dataset, roughly 1600 debates in total.</w:t>
      </w:r>
      <w:r w:rsidR="007F4919">
        <w:t xml:space="preserve"> Half of these were used for training, and a quarter each for test and dev.</w:t>
      </w:r>
      <w:r w:rsidR="003C73BF">
        <w:t xml:space="preserve"> After two epochs, the model stopped training due to a bug discussed below. After this, I trained the model for a further five epochs.</w:t>
      </w:r>
    </w:p>
    <w:p w14:paraId="51249710" w14:textId="2150F625" w:rsidR="00047364" w:rsidRDefault="00047364" w:rsidP="00BA5C5F">
      <w:pPr>
        <w:rPr>
          <w:b/>
          <w:color w:val="FF0000"/>
        </w:rPr>
      </w:pPr>
      <w:r>
        <w:rPr>
          <w:noProof/>
          <w:color w:val="000000" w:themeColor="text1"/>
        </w:rPr>
        <w:lastRenderedPageBreak/>
        <w:drawing>
          <wp:inline distT="0" distB="0" distL="0" distR="0" wp14:anchorId="179DDA85" wp14:editId="1DD4D824">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33">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A664958" w14:textId="5B390A47" w:rsidR="00047364" w:rsidRDefault="00047364" w:rsidP="00047364">
      <w:pPr>
        <w:pStyle w:val="Caption"/>
      </w:pPr>
      <w:bookmarkStart w:id="91" w:name="_Ref522354845"/>
      <w:bookmarkStart w:id="92" w:name="_Toc522734803"/>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C02342">
        <w:rPr>
          <w:noProof/>
        </w:rPr>
        <w:t>10</w:t>
      </w:r>
      <w:r w:rsidR="00F77D3A">
        <w:rPr>
          <w:noProof/>
        </w:rPr>
        <w:fldChar w:fldCharType="end"/>
      </w:r>
      <w:bookmarkEnd w:id="91"/>
      <w:r>
        <w:t xml:space="preserve"> Toy dataset NaN validation accuracy</w:t>
      </w:r>
      <w:bookmarkEnd w:id="92"/>
    </w:p>
    <w:p w14:paraId="39FF9C05" w14:textId="77777777" w:rsidR="00047364" w:rsidRDefault="00047364" w:rsidP="00BA5C5F">
      <w:pPr>
        <w:rPr>
          <w:b/>
          <w:color w:val="FF0000"/>
        </w:rPr>
      </w:pPr>
    </w:p>
    <w:p w14:paraId="63CE5F99" w14:textId="728AF6A4" w:rsidR="00047364" w:rsidRDefault="00047364" w:rsidP="00BA5C5F">
      <w:pPr>
        <w:rPr>
          <w:b/>
          <w:color w:val="FF0000"/>
        </w:rPr>
      </w:pPr>
      <w:r>
        <w:rPr>
          <w:noProof/>
          <w:color w:val="000000" w:themeColor="text1"/>
        </w:rPr>
        <w:drawing>
          <wp:inline distT="0" distB="0" distL="0" distR="0" wp14:anchorId="2A1076DC" wp14:editId="54AC9B14">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34">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7188D1B8" w14:textId="7CF598C4" w:rsidR="00047364" w:rsidRDefault="00047364" w:rsidP="00047364">
      <w:pPr>
        <w:pStyle w:val="Caption"/>
      </w:pPr>
      <w:bookmarkStart w:id="93" w:name="_Ref522354846"/>
      <w:bookmarkStart w:id="94" w:name="_Toc522734804"/>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C02342">
        <w:rPr>
          <w:noProof/>
        </w:rPr>
        <w:t>11</w:t>
      </w:r>
      <w:r w:rsidR="00F77D3A">
        <w:rPr>
          <w:noProof/>
        </w:rPr>
        <w:fldChar w:fldCharType="end"/>
      </w:r>
      <w:bookmarkEnd w:id="93"/>
      <w:r>
        <w:t xml:space="preserve"> Toy dataset NaN validation loss</w:t>
      </w:r>
      <w:bookmarkEnd w:id="94"/>
    </w:p>
    <w:p w14:paraId="5824E5B7" w14:textId="77777777" w:rsidR="00047364" w:rsidRDefault="00047364" w:rsidP="00BA5C5F">
      <w:pPr>
        <w:rPr>
          <w:b/>
          <w:color w:val="FF0000"/>
        </w:rPr>
      </w:pPr>
    </w:p>
    <w:p w14:paraId="4C922E25" w14:textId="138267AE" w:rsidR="00047364" w:rsidRDefault="00047364" w:rsidP="00BA5C5F">
      <w:pPr>
        <w:rPr>
          <w:b/>
          <w:color w:val="FF0000"/>
        </w:rPr>
      </w:pPr>
      <w:r>
        <w:rPr>
          <w:noProof/>
          <w:color w:val="000000" w:themeColor="text1"/>
        </w:rPr>
        <w:drawing>
          <wp:inline distT="0" distB="0" distL="0" distR="0" wp14:anchorId="5B816C8F" wp14:editId="0F2EA429">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5">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8E8ABED" w14:textId="2FC309C4" w:rsidR="00047364" w:rsidRDefault="00047364" w:rsidP="00047364">
      <w:pPr>
        <w:pStyle w:val="Caption"/>
        <w:rPr>
          <w:color w:val="000000" w:themeColor="text1"/>
        </w:rPr>
      </w:pPr>
      <w:bookmarkStart w:id="95" w:name="_Ref522354847"/>
      <w:bookmarkStart w:id="96" w:name="_Toc522734805"/>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C02342">
        <w:rPr>
          <w:noProof/>
        </w:rPr>
        <w:t>12</w:t>
      </w:r>
      <w:r w:rsidR="00F77D3A">
        <w:rPr>
          <w:noProof/>
        </w:rPr>
        <w:fldChar w:fldCharType="end"/>
      </w:r>
      <w:bookmarkEnd w:id="95"/>
      <w:r>
        <w:t xml:space="preserve"> Toy Dataset NaN Validation Non-Null Label Accuracy</w:t>
      </w:r>
      <w:bookmarkEnd w:id="96"/>
    </w:p>
    <w:p w14:paraId="0CD03643" w14:textId="77777777" w:rsidR="00047364" w:rsidRDefault="00047364" w:rsidP="00BA5C5F">
      <w:pPr>
        <w:rPr>
          <w:b/>
          <w:color w:val="FF0000"/>
        </w:rPr>
      </w:pPr>
    </w:p>
    <w:p w14:paraId="6A3E6D85" w14:textId="77FC6712" w:rsidR="009E0DB0" w:rsidRDefault="009E0DB0" w:rsidP="00BA5C5F">
      <w:pPr>
        <w:rPr>
          <w:b/>
          <w:color w:val="FF0000"/>
        </w:rPr>
      </w:pPr>
    </w:p>
    <w:p w14:paraId="58BC33A0" w14:textId="01877F32" w:rsidR="00527CB6" w:rsidRDefault="009E0DB0" w:rsidP="00BA5C5F">
      <w:pPr>
        <w:rPr>
          <w:color w:val="000000" w:themeColor="text1"/>
        </w:rPr>
      </w:pPr>
      <w:r>
        <w:rPr>
          <w:color w:val="000000" w:themeColor="text1"/>
        </w:rPr>
        <w:t>As</w:t>
      </w:r>
      <w:r w:rsidR="0027072C">
        <w:rPr>
          <w:color w:val="000000" w:themeColor="text1"/>
        </w:rPr>
        <w:t xml:space="preserve"> you can see, the graphs above d</w:t>
      </w:r>
      <w:r>
        <w:rPr>
          <w:color w:val="000000" w:themeColor="text1"/>
        </w:rPr>
        <w:t>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w:t>
      </w:r>
      <w:r w:rsidR="003C73BF">
        <w:rPr>
          <w:color w:val="000000" w:themeColor="text1"/>
        </w:rPr>
        <w:t xml:space="preserve"> This was also the reason why the model originally stopped training after two epochs – the Keras EarlyStopping callback was called after two epochs with no improvement in the validation score. In order to train for more </w:t>
      </w:r>
      <w:r w:rsidR="00E86415">
        <w:rPr>
          <w:color w:val="000000" w:themeColor="text1"/>
        </w:rPr>
        <w:t>epochs, the EarlyStopping configuration</w:t>
      </w:r>
      <w:r w:rsidR="003C73BF">
        <w:rPr>
          <w:color w:val="000000" w:themeColor="text1"/>
        </w:rPr>
        <w:t xml:space="preserve"> had to be removed from the model.</w:t>
      </w:r>
      <w:r>
        <w:rPr>
          <w:color w:val="000000" w:themeColor="text1"/>
        </w:rPr>
        <w:t xml:space="preserve"> </w:t>
      </w:r>
    </w:p>
    <w:p w14:paraId="1A101EBD" w14:textId="77777777" w:rsidR="00527CB6" w:rsidRDefault="00527CB6" w:rsidP="00BA5C5F">
      <w:pPr>
        <w:rPr>
          <w:color w:val="000000" w:themeColor="text1"/>
        </w:rPr>
      </w:pPr>
    </w:p>
    <w:p w14:paraId="290B22FD" w14:textId="2053AEC6" w:rsidR="009E0DB0" w:rsidRDefault="00527CB6" w:rsidP="00BA5C5F">
      <w:pPr>
        <w:rPr>
          <w:color w:val="000000" w:themeColor="text1"/>
        </w:rPr>
      </w:pPr>
      <w:r>
        <w:rPr>
          <w:color w:val="000000" w:themeColor="text1"/>
        </w:rPr>
        <w:t>While attempting to fix the NaN validation problem, t</w:t>
      </w:r>
      <w:r w:rsidR="009E0DB0">
        <w:rPr>
          <w:color w:val="000000" w:themeColor="text1"/>
        </w:rPr>
        <w:t>he NumPy arrays used</w:t>
      </w:r>
      <w:r>
        <w:rPr>
          <w:color w:val="000000" w:themeColor="text1"/>
        </w:rPr>
        <w:t xml:space="preserve"> in all datasets</w:t>
      </w:r>
      <w:r w:rsidR="009E0DB0">
        <w:rPr>
          <w:color w:val="000000" w:themeColor="text1"/>
        </w:rPr>
        <w:t xml:space="preserve"> were searched for NaN value</w:t>
      </w:r>
      <w:r>
        <w:rPr>
          <w:color w:val="000000" w:themeColor="text1"/>
        </w:rPr>
        <w:t>s,</w:t>
      </w:r>
      <w:r w:rsidR="009E0DB0">
        <w:rPr>
          <w:color w:val="000000" w:themeColor="text1"/>
        </w:rPr>
        <w:t xml:space="preserve"> infinity values </w:t>
      </w:r>
      <w:r>
        <w:rPr>
          <w:color w:val="000000" w:themeColor="text1"/>
        </w:rPr>
        <w:t xml:space="preserve">and other non-numeric values, </w:t>
      </w:r>
      <w:r w:rsidR="009E0DB0">
        <w:rPr>
          <w:color w:val="000000" w:themeColor="text1"/>
        </w:rPr>
        <w:t>without success.</w:t>
      </w:r>
      <w:r>
        <w:rPr>
          <w:color w:val="000000" w:themeColor="text1"/>
        </w:rPr>
        <w:t xml:space="preserve"> It is noted that this problem was not encountered in the mini dataset. Hence, it may be related to the batch-size used in the toy dataset.</w:t>
      </w:r>
      <w:r w:rsidR="0027072C">
        <w:rPr>
          <w:color w:val="000000" w:themeColor="text1"/>
        </w:rPr>
        <w:t xml:space="preserve"> This trained model, named ToyV1 in </w:t>
      </w:r>
      <w:r w:rsidR="0027072C">
        <w:rPr>
          <w:color w:val="000000" w:themeColor="text1"/>
        </w:rPr>
        <w:fldChar w:fldCharType="begin"/>
      </w:r>
      <w:r w:rsidR="0027072C">
        <w:rPr>
          <w:color w:val="000000" w:themeColor="text1"/>
        </w:rPr>
        <w:instrText xml:space="preserve"> REF _Ref522298476 \h </w:instrText>
      </w:r>
      <w:r w:rsidR="0027072C">
        <w:rPr>
          <w:color w:val="000000" w:themeColor="text1"/>
        </w:rPr>
      </w:r>
      <w:r w:rsidR="0027072C">
        <w:rPr>
          <w:color w:val="000000" w:themeColor="text1"/>
        </w:rPr>
        <w:fldChar w:fldCharType="separate"/>
      </w:r>
      <w:r w:rsidR="0027072C">
        <w:t xml:space="preserve">Table </w:t>
      </w:r>
      <w:r w:rsidR="0027072C">
        <w:rPr>
          <w:noProof/>
        </w:rPr>
        <w:t>5</w:t>
      </w:r>
      <w:r w:rsidR="0027072C">
        <w:rPr>
          <w:color w:val="000000" w:themeColor="text1"/>
        </w:rPr>
        <w:fldChar w:fldCharType="end"/>
      </w:r>
      <w:r w:rsidR="0027072C">
        <w:rPr>
          <w:color w:val="000000" w:themeColor="text1"/>
        </w:rPr>
        <w:t>, did indeed exhibit signs of over-fitting. In all manual testing done, it only ever returned the Null label.</w:t>
      </w:r>
      <w:r w:rsidR="00A34810">
        <w:rPr>
          <w:color w:val="000000" w:themeColor="text1"/>
        </w:rPr>
        <w:t xml:space="preserve"> Its evaluation metrics are </w:t>
      </w:r>
      <w:r w:rsidR="00304373">
        <w:rPr>
          <w:color w:val="000000" w:themeColor="text1"/>
        </w:rPr>
        <w:t xml:space="preserve">shown in </w:t>
      </w:r>
      <w:r w:rsidR="00304373">
        <w:rPr>
          <w:color w:val="000000" w:themeColor="text1"/>
        </w:rPr>
        <w:fldChar w:fldCharType="begin"/>
      </w:r>
      <w:r w:rsidR="00304373">
        <w:rPr>
          <w:color w:val="000000" w:themeColor="text1"/>
        </w:rPr>
        <w:instrText xml:space="preserve"> REF _Ref522305853 \h </w:instrText>
      </w:r>
      <w:r w:rsidR="00304373">
        <w:rPr>
          <w:color w:val="000000" w:themeColor="text1"/>
        </w:rPr>
      </w:r>
      <w:r w:rsidR="00304373">
        <w:rPr>
          <w:color w:val="000000" w:themeColor="text1"/>
        </w:rPr>
        <w:fldChar w:fldCharType="separate"/>
      </w:r>
      <w:r w:rsidR="00304373">
        <w:t xml:space="preserve">Table </w:t>
      </w:r>
      <w:r w:rsidR="00304373">
        <w:rPr>
          <w:noProof/>
        </w:rPr>
        <w:t>6</w:t>
      </w:r>
      <w:r w:rsidR="00304373">
        <w:rPr>
          <w:color w:val="000000" w:themeColor="text1"/>
        </w:rPr>
        <w:fldChar w:fldCharType="end"/>
      </w:r>
      <w:r w:rsidR="007260E0">
        <w:rPr>
          <w:color w:val="000000" w:themeColor="text1"/>
        </w:rPr>
        <w:t xml:space="preserve"> (as the ToyV</w:t>
      </w:r>
      <w:r w:rsidR="00416EE0">
        <w:rPr>
          <w:color w:val="000000" w:themeColor="text1"/>
        </w:rPr>
        <w:t>1 non-null label-accuracy score was NaN, we also evaluated the model against the ‘mini’ dataset to provide some indicative score)</w:t>
      </w:r>
      <w:r w:rsidR="00304373">
        <w:rPr>
          <w:color w:val="000000" w:themeColor="text1"/>
        </w:rPr>
        <w:t>.</w:t>
      </w:r>
    </w:p>
    <w:p w14:paraId="1FA1A8E9" w14:textId="58AFAF5B" w:rsidR="00402E18" w:rsidRDefault="00402E18" w:rsidP="00BA5C5F">
      <w:pPr>
        <w:rPr>
          <w:b/>
          <w:color w:val="FF0000"/>
        </w:rPr>
      </w:pPr>
    </w:p>
    <w:p w14:paraId="0B5E9456" w14:textId="46644AA3" w:rsidR="00F942ED" w:rsidRDefault="00F942ED" w:rsidP="00F942ED">
      <w:pPr>
        <w:pStyle w:val="Caption"/>
        <w:keepNext/>
      </w:pPr>
      <w:bookmarkStart w:id="97" w:name="_Ref522305853"/>
      <w:bookmarkStart w:id="98" w:name="_Toc522734821"/>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6</w:t>
      </w:r>
      <w:r w:rsidR="00416EE0">
        <w:rPr>
          <w:noProof/>
        </w:rPr>
        <w:fldChar w:fldCharType="end"/>
      </w:r>
      <w:bookmarkEnd w:id="97"/>
      <w:r>
        <w:t xml:space="preserve"> Evaluation of Toy dataset v1</w:t>
      </w:r>
      <w:bookmarkEnd w:id="98"/>
    </w:p>
    <w:tbl>
      <w:tblPr>
        <w:tblStyle w:val="TableGrid"/>
        <w:tblW w:w="0" w:type="auto"/>
        <w:tblLook w:val="04A0" w:firstRow="1" w:lastRow="0" w:firstColumn="1" w:lastColumn="0" w:noHBand="0" w:noVBand="1"/>
      </w:tblPr>
      <w:tblGrid>
        <w:gridCol w:w="1501"/>
        <w:gridCol w:w="1501"/>
        <w:gridCol w:w="1502"/>
        <w:gridCol w:w="1502"/>
        <w:gridCol w:w="1502"/>
      </w:tblGrid>
      <w:tr w:rsidR="00B95C77" w14:paraId="5814EC29" w14:textId="77777777" w:rsidTr="00402E18">
        <w:tc>
          <w:tcPr>
            <w:tcW w:w="1501" w:type="dxa"/>
          </w:tcPr>
          <w:p w14:paraId="0354F858" w14:textId="4705DC24" w:rsidR="00B95C77" w:rsidRPr="00B95C77" w:rsidRDefault="00B95C77" w:rsidP="00BA5C5F">
            <w:pPr>
              <w:rPr>
                <w:b/>
                <w:color w:val="000000" w:themeColor="text1"/>
              </w:rPr>
            </w:pPr>
            <w:r w:rsidRPr="00B95C77">
              <w:rPr>
                <w:b/>
                <w:color w:val="000000" w:themeColor="text1"/>
              </w:rPr>
              <w:t>Dataset used</w:t>
            </w:r>
          </w:p>
        </w:tc>
        <w:tc>
          <w:tcPr>
            <w:tcW w:w="1501" w:type="dxa"/>
          </w:tcPr>
          <w:p w14:paraId="6DC8058F" w14:textId="02E8CCEF" w:rsidR="00B95C77" w:rsidRPr="00B95C77" w:rsidRDefault="00B95C77" w:rsidP="00BA5C5F">
            <w:pPr>
              <w:rPr>
                <w:b/>
                <w:color w:val="000000" w:themeColor="text1"/>
              </w:rPr>
            </w:pPr>
            <w:r w:rsidRPr="00B95C77">
              <w:rPr>
                <w:b/>
                <w:color w:val="000000" w:themeColor="text1"/>
              </w:rPr>
              <w:t>Dataset size</w:t>
            </w:r>
          </w:p>
        </w:tc>
        <w:tc>
          <w:tcPr>
            <w:tcW w:w="1502" w:type="dxa"/>
          </w:tcPr>
          <w:p w14:paraId="2D8A24A1" w14:textId="643D3C8D" w:rsidR="00B95C77" w:rsidRPr="00B95C77" w:rsidRDefault="00B95C77" w:rsidP="00BA5C5F">
            <w:pPr>
              <w:rPr>
                <w:b/>
                <w:color w:val="000000" w:themeColor="text1"/>
              </w:rPr>
            </w:pPr>
            <w:r w:rsidRPr="00B95C77">
              <w:rPr>
                <w:b/>
                <w:color w:val="000000" w:themeColor="text1"/>
              </w:rPr>
              <w:t>Loss</w:t>
            </w:r>
          </w:p>
        </w:tc>
        <w:tc>
          <w:tcPr>
            <w:tcW w:w="1502" w:type="dxa"/>
          </w:tcPr>
          <w:p w14:paraId="27AC11A0" w14:textId="6E9B5FD4" w:rsidR="00B95C77" w:rsidRPr="00B95C77" w:rsidRDefault="00B95C77" w:rsidP="00BA5C5F">
            <w:pPr>
              <w:rPr>
                <w:b/>
                <w:color w:val="000000" w:themeColor="text1"/>
              </w:rPr>
            </w:pPr>
            <w:r w:rsidRPr="00B95C77">
              <w:rPr>
                <w:b/>
                <w:color w:val="000000" w:themeColor="text1"/>
              </w:rPr>
              <w:t>Categorical accuracy</w:t>
            </w:r>
          </w:p>
        </w:tc>
        <w:tc>
          <w:tcPr>
            <w:tcW w:w="1502" w:type="dxa"/>
          </w:tcPr>
          <w:p w14:paraId="0F2CF880" w14:textId="07EF1B26" w:rsidR="00B95C77" w:rsidRPr="00B95C77" w:rsidRDefault="00F942ED" w:rsidP="00BA5C5F">
            <w:pPr>
              <w:rPr>
                <w:b/>
                <w:color w:val="000000" w:themeColor="text1"/>
              </w:rPr>
            </w:pPr>
            <w:r w:rsidRPr="00B95C77">
              <w:rPr>
                <w:b/>
                <w:color w:val="000000" w:themeColor="text1"/>
              </w:rPr>
              <w:t>Non-Null</w:t>
            </w:r>
            <w:r w:rsidR="00B95C77" w:rsidRPr="00B95C77">
              <w:rPr>
                <w:b/>
                <w:color w:val="000000" w:themeColor="text1"/>
              </w:rPr>
              <w:t xml:space="preserve"> Label Accuracy</w:t>
            </w:r>
          </w:p>
        </w:tc>
      </w:tr>
      <w:tr w:rsidR="00B95C77" w14:paraId="4D9C2F83" w14:textId="77777777" w:rsidTr="00402E18">
        <w:tc>
          <w:tcPr>
            <w:tcW w:w="1501" w:type="dxa"/>
          </w:tcPr>
          <w:p w14:paraId="48ACAC54" w14:textId="0B44116E" w:rsidR="00B95C77" w:rsidRPr="00B95C77" w:rsidRDefault="00B95C77" w:rsidP="00BA5C5F">
            <w:pPr>
              <w:rPr>
                <w:color w:val="000000" w:themeColor="text1"/>
              </w:rPr>
            </w:pPr>
            <w:r w:rsidRPr="00B95C77">
              <w:rPr>
                <w:color w:val="000000" w:themeColor="text1"/>
              </w:rPr>
              <w:t>Test</w:t>
            </w:r>
          </w:p>
        </w:tc>
        <w:tc>
          <w:tcPr>
            <w:tcW w:w="1501" w:type="dxa"/>
          </w:tcPr>
          <w:p w14:paraId="235BF25A" w14:textId="2B15D92A" w:rsidR="00B95C77" w:rsidRPr="00B95C77" w:rsidRDefault="00B95C77" w:rsidP="00BA5C5F">
            <w:pPr>
              <w:rPr>
                <w:color w:val="000000" w:themeColor="text1"/>
              </w:rPr>
            </w:pPr>
            <w:r>
              <w:rPr>
                <w:color w:val="000000" w:themeColor="text1"/>
              </w:rPr>
              <w:t>Mini</w:t>
            </w:r>
          </w:p>
        </w:tc>
        <w:tc>
          <w:tcPr>
            <w:tcW w:w="1502" w:type="dxa"/>
          </w:tcPr>
          <w:p w14:paraId="196D2663" w14:textId="58D4A321" w:rsidR="00B95C77" w:rsidRPr="00B95C77" w:rsidRDefault="00B95C77" w:rsidP="00BA5C5F">
            <w:pPr>
              <w:rPr>
                <w:color w:val="000000" w:themeColor="text1"/>
              </w:rPr>
            </w:pPr>
            <w:r>
              <w:rPr>
                <w:color w:val="000000" w:themeColor="text1"/>
              </w:rPr>
              <w:t>0.1386</w:t>
            </w:r>
          </w:p>
        </w:tc>
        <w:tc>
          <w:tcPr>
            <w:tcW w:w="1502" w:type="dxa"/>
          </w:tcPr>
          <w:p w14:paraId="0B666694" w14:textId="0C8005DC" w:rsidR="00B95C77" w:rsidRPr="00B95C77" w:rsidRDefault="00B95C77" w:rsidP="00BA5C5F">
            <w:pPr>
              <w:rPr>
                <w:color w:val="000000" w:themeColor="text1"/>
              </w:rPr>
            </w:pPr>
            <w:r w:rsidRPr="00B95C77">
              <w:rPr>
                <w:color w:val="000000" w:themeColor="text1"/>
              </w:rPr>
              <w:t>0.9570</w:t>
            </w:r>
          </w:p>
        </w:tc>
        <w:tc>
          <w:tcPr>
            <w:tcW w:w="1502" w:type="dxa"/>
          </w:tcPr>
          <w:p w14:paraId="727A0199" w14:textId="39D73C5E" w:rsidR="00B95C77" w:rsidRPr="00B95C77" w:rsidRDefault="00B95C77" w:rsidP="00BA5C5F">
            <w:pPr>
              <w:rPr>
                <w:color w:val="000000" w:themeColor="text1"/>
              </w:rPr>
            </w:pPr>
            <w:r>
              <w:rPr>
                <w:color w:val="000000" w:themeColor="text1"/>
              </w:rPr>
              <w:t>0.5270</w:t>
            </w:r>
          </w:p>
        </w:tc>
      </w:tr>
      <w:tr w:rsidR="002805F2" w14:paraId="5E638B07" w14:textId="77777777" w:rsidTr="00402E18">
        <w:tc>
          <w:tcPr>
            <w:tcW w:w="1501" w:type="dxa"/>
          </w:tcPr>
          <w:p w14:paraId="7C23A36D" w14:textId="3BDD68A5" w:rsidR="002805F2" w:rsidRPr="00B95C77" w:rsidRDefault="002805F2" w:rsidP="00BA5C5F">
            <w:pPr>
              <w:rPr>
                <w:color w:val="000000" w:themeColor="text1"/>
              </w:rPr>
            </w:pPr>
            <w:r>
              <w:rPr>
                <w:color w:val="000000" w:themeColor="text1"/>
              </w:rPr>
              <w:t>Test</w:t>
            </w:r>
          </w:p>
        </w:tc>
        <w:tc>
          <w:tcPr>
            <w:tcW w:w="1501" w:type="dxa"/>
          </w:tcPr>
          <w:p w14:paraId="7E4198B6" w14:textId="46772F7C" w:rsidR="002805F2" w:rsidRDefault="002805F2" w:rsidP="00BA5C5F">
            <w:pPr>
              <w:rPr>
                <w:color w:val="000000" w:themeColor="text1"/>
              </w:rPr>
            </w:pPr>
            <w:r>
              <w:rPr>
                <w:color w:val="000000" w:themeColor="text1"/>
              </w:rPr>
              <w:t>Toy</w:t>
            </w:r>
            <w:r w:rsidR="008C0B81">
              <w:rPr>
                <w:color w:val="000000" w:themeColor="text1"/>
              </w:rPr>
              <w:t>v1</w:t>
            </w:r>
          </w:p>
        </w:tc>
        <w:tc>
          <w:tcPr>
            <w:tcW w:w="1502" w:type="dxa"/>
          </w:tcPr>
          <w:p w14:paraId="358C71BC" w14:textId="44DB49CB" w:rsidR="002805F2" w:rsidRDefault="00EE5CB0" w:rsidP="00BA5C5F">
            <w:pPr>
              <w:rPr>
                <w:color w:val="000000" w:themeColor="text1"/>
              </w:rPr>
            </w:pPr>
            <w:r w:rsidRPr="00EE5CB0">
              <w:rPr>
                <w:color w:val="000000" w:themeColor="text1"/>
              </w:rPr>
              <w:t>0.0885</w:t>
            </w:r>
          </w:p>
        </w:tc>
        <w:tc>
          <w:tcPr>
            <w:tcW w:w="1502" w:type="dxa"/>
          </w:tcPr>
          <w:p w14:paraId="67F3F743" w14:textId="11587800" w:rsidR="002805F2" w:rsidRPr="00B95C77" w:rsidRDefault="00EE5CB0" w:rsidP="00BA5C5F">
            <w:pPr>
              <w:rPr>
                <w:color w:val="000000" w:themeColor="text1"/>
              </w:rPr>
            </w:pPr>
            <w:r w:rsidRPr="00EE5CB0">
              <w:rPr>
                <w:color w:val="000000" w:themeColor="text1"/>
              </w:rPr>
              <w:t>0.9726</w:t>
            </w:r>
          </w:p>
        </w:tc>
        <w:tc>
          <w:tcPr>
            <w:tcW w:w="1502" w:type="dxa"/>
          </w:tcPr>
          <w:p w14:paraId="1561A780" w14:textId="4B424B7B" w:rsidR="002805F2" w:rsidRDefault="00AA3C1A" w:rsidP="00BA5C5F">
            <w:pPr>
              <w:rPr>
                <w:color w:val="000000" w:themeColor="text1"/>
              </w:rPr>
            </w:pPr>
            <w:r>
              <w:rPr>
                <w:color w:val="000000" w:themeColor="text1"/>
              </w:rPr>
              <w:t>N</w:t>
            </w:r>
            <w:r w:rsidR="00EE5CB0" w:rsidRPr="00EE5CB0">
              <w:rPr>
                <w:color w:val="000000" w:themeColor="text1"/>
              </w:rPr>
              <w:t>a</w:t>
            </w:r>
            <w:r>
              <w:rPr>
                <w:color w:val="000000" w:themeColor="text1"/>
              </w:rPr>
              <w:t>N</w:t>
            </w:r>
          </w:p>
        </w:tc>
      </w:tr>
    </w:tbl>
    <w:p w14:paraId="3B7EFDE3" w14:textId="305BB754" w:rsidR="004C609C" w:rsidRDefault="004C609C" w:rsidP="00BA5C5F">
      <w:pPr>
        <w:rPr>
          <w:color w:val="000000" w:themeColor="text1"/>
        </w:rPr>
      </w:pPr>
    </w:p>
    <w:p w14:paraId="4994CEA8" w14:textId="7CB43A60" w:rsidR="002805F2" w:rsidRDefault="002805F2" w:rsidP="00BA5C5F">
      <w:pPr>
        <w:rPr>
          <w:color w:val="000000" w:themeColor="text1"/>
        </w:rPr>
      </w:pPr>
      <w:r>
        <w:rPr>
          <w:color w:val="000000" w:themeColor="text1"/>
        </w:rPr>
        <w:t>As non-null label accuracy is so much lower than the categorical accuracy, it is no surprise that the model had such a marked preference for returning the Null label.</w:t>
      </w:r>
      <w:r w:rsidR="00BB4AB7">
        <w:rPr>
          <w:color w:val="000000" w:themeColor="text1"/>
        </w:rPr>
        <w:t xml:space="preserve"> </w:t>
      </w:r>
      <w:r w:rsidR="00BB4AB7">
        <w:rPr>
          <w:color w:val="000000" w:themeColor="text1"/>
        </w:rPr>
        <w:fldChar w:fldCharType="begin"/>
      </w:r>
      <w:r w:rsidR="00BB4AB7">
        <w:rPr>
          <w:color w:val="000000" w:themeColor="text1"/>
        </w:rPr>
        <w:instrText xml:space="preserve"> REF _Ref522354845 \h </w:instrText>
      </w:r>
      <w:r w:rsidR="00BB4AB7">
        <w:rPr>
          <w:color w:val="000000" w:themeColor="text1"/>
        </w:rPr>
      </w:r>
      <w:r w:rsidR="00BB4AB7">
        <w:rPr>
          <w:color w:val="000000" w:themeColor="text1"/>
        </w:rPr>
        <w:fldChar w:fldCharType="separate"/>
      </w:r>
      <w:r w:rsidR="00BB4AB7">
        <w:t xml:space="preserve">Figure </w:t>
      </w:r>
      <w:r w:rsidR="00BB4AB7">
        <w:rPr>
          <w:noProof/>
        </w:rPr>
        <w:t>7</w:t>
      </w:r>
      <w:r w:rsidR="00BB4AB7">
        <w:rPr>
          <w:color w:val="000000" w:themeColor="text1"/>
        </w:rPr>
        <w:fldChar w:fldCharType="end"/>
      </w:r>
      <w:r w:rsidR="00BB4AB7">
        <w:rPr>
          <w:color w:val="000000" w:themeColor="text1"/>
        </w:rPr>
        <w:t xml:space="preserve">, </w:t>
      </w:r>
      <w:r w:rsidR="00BB4AB7">
        <w:rPr>
          <w:color w:val="000000" w:themeColor="text1"/>
        </w:rPr>
        <w:fldChar w:fldCharType="begin"/>
      </w:r>
      <w:r w:rsidR="00BB4AB7">
        <w:rPr>
          <w:color w:val="000000" w:themeColor="text1"/>
        </w:rPr>
        <w:instrText xml:space="preserve"> REF _Ref522354846 \h </w:instrText>
      </w:r>
      <w:r w:rsidR="00BB4AB7">
        <w:rPr>
          <w:color w:val="000000" w:themeColor="text1"/>
        </w:rPr>
      </w:r>
      <w:r w:rsidR="00BB4AB7">
        <w:rPr>
          <w:color w:val="000000" w:themeColor="text1"/>
        </w:rPr>
        <w:fldChar w:fldCharType="separate"/>
      </w:r>
      <w:r w:rsidR="00BB4AB7">
        <w:t xml:space="preserve">Figure </w:t>
      </w:r>
      <w:r w:rsidR="00BB4AB7">
        <w:rPr>
          <w:noProof/>
        </w:rPr>
        <w:t>8</w:t>
      </w:r>
      <w:r w:rsidR="00BB4AB7">
        <w:rPr>
          <w:color w:val="000000" w:themeColor="text1"/>
        </w:rPr>
        <w:fldChar w:fldCharType="end"/>
      </w:r>
      <w:r w:rsidR="00BB4AB7">
        <w:rPr>
          <w:color w:val="000000" w:themeColor="text1"/>
        </w:rPr>
        <w:t xml:space="preserve"> and </w:t>
      </w:r>
      <w:r w:rsidR="00BB4AB7">
        <w:rPr>
          <w:color w:val="000000" w:themeColor="text1"/>
        </w:rPr>
        <w:fldChar w:fldCharType="begin"/>
      </w:r>
      <w:r w:rsidR="00BB4AB7">
        <w:rPr>
          <w:color w:val="000000" w:themeColor="text1"/>
        </w:rPr>
        <w:instrText xml:space="preserve"> REF _Ref522354847 \h </w:instrText>
      </w:r>
      <w:r w:rsidR="00BB4AB7">
        <w:rPr>
          <w:color w:val="000000" w:themeColor="text1"/>
        </w:rPr>
      </w:r>
      <w:r w:rsidR="00BB4AB7">
        <w:rPr>
          <w:color w:val="000000" w:themeColor="text1"/>
        </w:rPr>
        <w:fldChar w:fldCharType="separate"/>
      </w:r>
      <w:r w:rsidR="00BB4AB7">
        <w:t xml:space="preserve">Figure </w:t>
      </w:r>
      <w:r w:rsidR="00BB4AB7">
        <w:rPr>
          <w:noProof/>
        </w:rPr>
        <w:t>9</w:t>
      </w:r>
      <w:r w:rsidR="00BB4AB7">
        <w:rPr>
          <w:color w:val="000000" w:themeColor="text1"/>
        </w:rPr>
        <w:fldChar w:fldCharType="end"/>
      </w:r>
      <w:r w:rsidR="00BB4AB7">
        <w:rPr>
          <w:color w:val="000000" w:themeColor="text1"/>
        </w:rPr>
        <w:t xml:space="preserve"> show no validation scores because of these NaN return values.</w:t>
      </w:r>
    </w:p>
    <w:p w14:paraId="08A801DA" w14:textId="77777777" w:rsidR="002805F2" w:rsidRDefault="002805F2" w:rsidP="00BA5C5F">
      <w:pPr>
        <w:rPr>
          <w:color w:val="000000" w:themeColor="text1"/>
        </w:rPr>
      </w:pPr>
    </w:p>
    <w:p w14:paraId="66AF8C7D" w14:textId="40D5DB3E" w:rsidR="004C609C" w:rsidRDefault="004C609C" w:rsidP="004C609C">
      <w:pPr>
        <w:pStyle w:val="Heading3"/>
      </w:pPr>
      <w:bookmarkStart w:id="99" w:name="_Toc522737891"/>
      <w:r>
        <w:t>The ‘toy’ dataset, version 2</w:t>
      </w:r>
      <w:bookmarkEnd w:id="99"/>
    </w:p>
    <w:p w14:paraId="5E014B14" w14:textId="77777777" w:rsidR="00622E2C" w:rsidRDefault="00622E2C" w:rsidP="00622E2C">
      <w:pPr>
        <w:rPr>
          <w:color w:val="000000" w:themeColor="text1"/>
        </w:rPr>
      </w:pPr>
    </w:p>
    <w:p w14:paraId="30CE5DC7" w14:textId="29604F7B" w:rsidR="00622E2C" w:rsidRDefault="00622E2C" w:rsidP="00622E2C">
      <w:pPr>
        <w:rPr>
          <w:color w:val="000000" w:themeColor="text1"/>
        </w:rPr>
      </w:pPr>
      <w:r>
        <w:rPr>
          <w:color w:val="000000" w:themeColor="text1"/>
        </w:rPr>
        <w:t xml:space="preserve">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w:t>
      </w:r>
      <w:r w:rsidR="00032250">
        <w:rPr>
          <w:color w:val="000000" w:themeColor="text1"/>
        </w:rPr>
        <w:t xml:space="preserve">validation </w:t>
      </w:r>
      <w:r>
        <w:rPr>
          <w:color w:val="000000" w:themeColor="text1"/>
        </w:rPr>
        <w:t>feedback from the Mini dataset.</w:t>
      </w:r>
    </w:p>
    <w:p w14:paraId="6ED5FD78" w14:textId="2269D1FE" w:rsidR="00965EAF" w:rsidRDefault="00965EAF" w:rsidP="00622E2C">
      <w:pPr>
        <w:rPr>
          <w:color w:val="000000" w:themeColor="text1"/>
        </w:rPr>
      </w:pPr>
    </w:p>
    <w:p w14:paraId="50A9B83E" w14:textId="5E27211C" w:rsidR="00965EAF" w:rsidRDefault="00965EAF" w:rsidP="00622E2C">
      <w:pPr>
        <w:rPr>
          <w:color w:val="000000" w:themeColor="text1"/>
        </w:rPr>
      </w:pPr>
      <w:r>
        <w:rPr>
          <w:color w:val="000000" w:themeColor="text1"/>
        </w:rPr>
        <w:t>Restricting the size of the ‘dev’ dataset solved the problem of NaN scores during training, as the graphs below show.</w:t>
      </w:r>
      <w:r w:rsidR="00585C7A">
        <w:rPr>
          <w:color w:val="000000" w:themeColor="text1"/>
        </w:rPr>
        <w:t xml:space="preserve"> Thanks to this feedback, it was possible to identify that the ToyV2 dataset started to overfit after the 5</w:t>
      </w:r>
      <w:r w:rsidR="00585C7A" w:rsidRPr="00585C7A">
        <w:rPr>
          <w:color w:val="000000" w:themeColor="text1"/>
          <w:vertAlign w:val="superscript"/>
        </w:rPr>
        <w:t>th</w:t>
      </w:r>
      <w:r w:rsidR="009D408A">
        <w:rPr>
          <w:color w:val="000000" w:themeColor="text1"/>
        </w:rPr>
        <w:t xml:space="preserve"> epoch (see </w:t>
      </w:r>
      <w:r w:rsidR="009D408A">
        <w:rPr>
          <w:color w:val="000000" w:themeColor="text1"/>
        </w:rPr>
        <w:fldChar w:fldCharType="begin"/>
      </w:r>
      <w:r w:rsidR="009D408A">
        <w:rPr>
          <w:color w:val="000000" w:themeColor="text1"/>
        </w:rPr>
        <w:instrText xml:space="preserve"> REF _Ref522705180 \h </w:instrText>
      </w:r>
      <w:r w:rsidR="009D408A">
        <w:rPr>
          <w:color w:val="000000" w:themeColor="text1"/>
        </w:rPr>
      </w:r>
      <w:r w:rsidR="009D408A">
        <w:rPr>
          <w:color w:val="000000" w:themeColor="text1"/>
        </w:rPr>
        <w:fldChar w:fldCharType="separate"/>
      </w:r>
      <w:r w:rsidR="009D408A">
        <w:t xml:space="preserve">Figure </w:t>
      </w:r>
      <w:r w:rsidR="009D408A">
        <w:rPr>
          <w:noProof/>
        </w:rPr>
        <w:t>10</w:t>
      </w:r>
      <w:r w:rsidR="009D408A">
        <w:rPr>
          <w:color w:val="000000" w:themeColor="text1"/>
        </w:rPr>
        <w:fldChar w:fldCharType="end"/>
      </w:r>
      <w:r w:rsidR="009D408A">
        <w:rPr>
          <w:color w:val="000000" w:themeColor="text1"/>
        </w:rPr>
        <w:t xml:space="preserve">, </w:t>
      </w:r>
      <w:r w:rsidR="009D408A">
        <w:rPr>
          <w:color w:val="000000" w:themeColor="text1"/>
        </w:rPr>
        <w:fldChar w:fldCharType="begin"/>
      </w:r>
      <w:r w:rsidR="009D408A">
        <w:rPr>
          <w:color w:val="000000" w:themeColor="text1"/>
        </w:rPr>
        <w:instrText xml:space="preserve"> REF _Ref522705181 \h </w:instrText>
      </w:r>
      <w:r w:rsidR="009D408A">
        <w:rPr>
          <w:color w:val="000000" w:themeColor="text1"/>
        </w:rPr>
      </w:r>
      <w:r w:rsidR="009D408A">
        <w:rPr>
          <w:color w:val="000000" w:themeColor="text1"/>
        </w:rPr>
        <w:fldChar w:fldCharType="separate"/>
      </w:r>
      <w:r w:rsidR="009D408A">
        <w:t xml:space="preserve">Figure </w:t>
      </w:r>
      <w:r w:rsidR="009D408A">
        <w:rPr>
          <w:noProof/>
        </w:rPr>
        <w:t>11</w:t>
      </w:r>
      <w:r w:rsidR="009D408A">
        <w:rPr>
          <w:color w:val="000000" w:themeColor="text1"/>
        </w:rPr>
        <w:fldChar w:fldCharType="end"/>
      </w:r>
      <w:r w:rsidR="009D408A">
        <w:rPr>
          <w:color w:val="000000" w:themeColor="text1"/>
        </w:rPr>
        <w:t xml:space="preserve"> and </w:t>
      </w:r>
      <w:r w:rsidR="009D408A">
        <w:rPr>
          <w:color w:val="000000" w:themeColor="text1"/>
        </w:rPr>
        <w:fldChar w:fldCharType="begin"/>
      </w:r>
      <w:r w:rsidR="009D408A">
        <w:rPr>
          <w:color w:val="000000" w:themeColor="text1"/>
        </w:rPr>
        <w:instrText xml:space="preserve"> REF _Ref522705182 \h </w:instrText>
      </w:r>
      <w:r w:rsidR="009D408A">
        <w:rPr>
          <w:color w:val="000000" w:themeColor="text1"/>
        </w:rPr>
      </w:r>
      <w:r w:rsidR="009D408A">
        <w:rPr>
          <w:color w:val="000000" w:themeColor="text1"/>
        </w:rPr>
        <w:fldChar w:fldCharType="separate"/>
      </w:r>
      <w:r w:rsidR="009D408A">
        <w:t xml:space="preserve">Figure </w:t>
      </w:r>
      <w:r w:rsidR="009D408A">
        <w:rPr>
          <w:noProof/>
        </w:rPr>
        <w:t>12</w:t>
      </w:r>
      <w:r w:rsidR="009D408A">
        <w:rPr>
          <w:color w:val="000000" w:themeColor="text1"/>
        </w:rPr>
        <w:fldChar w:fldCharType="end"/>
      </w:r>
      <w:r w:rsidR="009D408A">
        <w:rPr>
          <w:color w:val="000000" w:themeColor="text1"/>
        </w:rPr>
        <w:t>).</w:t>
      </w:r>
    </w:p>
    <w:p w14:paraId="69A37373" w14:textId="77777777" w:rsidR="00A835AD" w:rsidRDefault="00A835AD" w:rsidP="00A835AD">
      <w:pPr>
        <w:keepNext/>
      </w:pPr>
      <w:r>
        <w:rPr>
          <w:noProof/>
          <w:color w:val="000000" w:themeColor="text1"/>
        </w:rPr>
        <w:lastRenderedPageBreak/>
        <w:drawing>
          <wp:inline distT="0" distB="0" distL="0" distR="0" wp14:anchorId="1F6136DD" wp14:editId="0422A852">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6">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3E90F7D1" w14:textId="63055060" w:rsidR="00A835AD" w:rsidRDefault="00A835AD" w:rsidP="00A835AD">
      <w:pPr>
        <w:pStyle w:val="Caption"/>
      </w:pPr>
      <w:bookmarkStart w:id="100" w:name="_Ref522705180"/>
      <w:bookmarkStart w:id="101" w:name="_Toc522734806"/>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C02342">
        <w:rPr>
          <w:noProof/>
        </w:rPr>
        <w:t>13</w:t>
      </w:r>
      <w:r w:rsidR="00F77D3A">
        <w:rPr>
          <w:noProof/>
        </w:rPr>
        <w:fldChar w:fldCharType="end"/>
      </w:r>
      <w:bookmarkEnd w:id="100"/>
      <w:r>
        <w:t xml:space="preserve"> ToyV2 dataset accuracy</w:t>
      </w:r>
      <w:bookmarkEnd w:id="101"/>
    </w:p>
    <w:p w14:paraId="5E502E9D" w14:textId="77777777" w:rsidR="00A835AD" w:rsidRDefault="00A835AD" w:rsidP="00A835AD">
      <w:pPr>
        <w:keepNext/>
      </w:pPr>
      <w:r>
        <w:rPr>
          <w:noProof/>
          <w:color w:val="000000" w:themeColor="text1"/>
        </w:rPr>
        <w:drawing>
          <wp:inline distT="0" distB="0" distL="0" distR="0" wp14:anchorId="1DE77975" wp14:editId="4CFB7519">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7">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45192B2E" w14:textId="07585E38" w:rsidR="00A835AD" w:rsidRDefault="00A835AD" w:rsidP="00A835AD">
      <w:pPr>
        <w:pStyle w:val="Caption"/>
      </w:pPr>
      <w:bookmarkStart w:id="102" w:name="_Ref522705181"/>
      <w:bookmarkStart w:id="103" w:name="_Toc522734807"/>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C02342">
        <w:rPr>
          <w:noProof/>
        </w:rPr>
        <w:t>14</w:t>
      </w:r>
      <w:r w:rsidR="00F77D3A">
        <w:rPr>
          <w:noProof/>
        </w:rPr>
        <w:fldChar w:fldCharType="end"/>
      </w:r>
      <w:bookmarkEnd w:id="102"/>
      <w:r>
        <w:t xml:space="preserve"> ToyV2 dataset loss</w:t>
      </w:r>
      <w:bookmarkEnd w:id="103"/>
    </w:p>
    <w:p w14:paraId="580DAC52" w14:textId="77777777" w:rsidR="00A835AD" w:rsidRDefault="00A835AD" w:rsidP="00A835AD">
      <w:pPr>
        <w:keepNext/>
      </w:pPr>
      <w:r>
        <w:rPr>
          <w:noProof/>
          <w:color w:val="000000" w:themeColor="text1"/>
        </w:rPr>
        <w:drawing>
          <wp:inline distT="0" distB="0" distL="0" distR="0" wp14:anchorId="0D4AE127" wp14:editId="73031E20">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8">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AD5C9E8" w14:textId="5DBE3BE4" w:rsidR="004C609C" w:rsidRPr="00A34810" w:rsidRDefault="00A835AD" w:rsidP="00A835AD">
      <w:pPr>
        <w:pStyle w:val="Caption"/>
        <w:rPr>
          <w:color w:val="000000" w:themeColor="text1"/>
        </w:rPr>
      </w:pPr>
      <w:bookmarkStart w:id="104" w:name="_Ref522705182"/>
      <w:bookmarkStart w:id="105" w:name="_Toc522734808"/>
      <w:r>
        <w:t xml:space="preserve">Figure </w:t>
      </w:r>
      <w:r w:rsidR="00F77D3A">
        <w:rPr>
          <w:noProof/>
        </w:rPr>
        <w:fldChar w:fldCharType="begin"/>
      </w:r>
      <w:r w:rsidR="00F77D3A">
        <w:rPr>
          <w:noProof/>
        </w:rPr>
        <w:instrText xml:space="preserve"> SEQ Figure \* ARABIC </w:instrText>
      </w:r>
      <w:r w:rsidR="00F77D3A">
        <w:rPr>
          <w:noProof/>
        </w:rPr>
        <w:fldChar w:fldCharType="separate"/>
      </w:r>
      <w:r w:rsidR="00C02342">
        <w:rPr>
          <w:noProof/>
        </w:rPr>
        <w:t>15</w:t>
      </w:r>
      <w:r w:rsidR="00F77D3A">
        <w:rPr>
          <w:noProof/>
        </w:rPr>
        <w:fldChar w:fldCharType="end"/>
      </w:r>
      <w:bookmarkEnd w:id="104"/>
      <w:r>
        <w:t xml:space="preserve"> ToyV2 dataset non-null label accuracy</w:t>
      </w:r>
      <w:bookmarkEnd w:id="105"/>
    </w:p>
    <w:tbl>
      <w:tblPr>
        <w:tblStyle w:val="TableGrid"/>
        <w:tblW w:w="0" w:type="auto"/>
        <w:tblLook w:val="04A0" w:firstRow="1" w:lastRow="0" w:firstColumn="1" w:lastColumn="0" w:noHBand="0" w:noVBand="1"/>
      </w:tblPr>
      <w:tblGrid>
        <w:gridCol w:w="1501"/>
        <w:gridCol w:w="1501"/>
        <w:gridCol w:w="1502"/>
        <w:gridCol w:w="1502"/>
        <w:gridCol w:w="1502"/>
      </w:tblGrid>
      <w:tr w:rsidR="001C7848" w:rsidRPr="00B95C77" w14:paraId="7AEB79B9" w14:textId="77777777" w:rsidTr="00416EE0">
        <w:tc>
          <w:tcPr>
            <w:tcW w:w="1501" w:type="dxa"/>
          </w:tcPr>
          <w:p w14:paraId="2A0D621A" w14:textId="77777777" w:rsidR="001C7848" w:rsidRPr="00B95C77" w:rsidRDefault="001C7848" w:rsidP="00416EE0">
            <w:pPr>
              <w:rPr>
                <w:b/>
                <w:color w:val="000000" w:themeColor="text1"/>
              </w:rPr>
            </w:pPr>
            <w:r w:rsidRPr="00B95C77">
              <w:rPr>
                <w:b/>
                <w:color w:val="000000" w:themeColor="text1"/>
              </w:rPr>
              <w:lastRenderedPageBreak/>
              <w:t>Dataset used</w:t>
            </w:r>
          </w:p>
        </w:tc>
        <w:tc>
          <w:tcPr>
            <w:tcW w:w="1501" w:type="dxa"/>
          </w:tcPr>
          <w:p w14:paraId="5E794CFF" w14:textId="77777777" w:rsidR="001C7848" w:rsidRPr="00B95C77" w:rsidRDefault="001C7848" w:rsidP="00416EE0">
            <w:pPr>
              <w:rPr>
                <w:b/>
                <w:color w:val="000000" w:themeColor="text1"/>
              </w:rPr>
            </w:pPr>
            <w:r w:rsidRPr="00B95C77">
              <w:rPr>
                <w:b/>
                <w:color w:val="000000" w:themeColor="text1"/>
              </w:rPr>
              <w:t>Dataset size</w:t>
            </w:r>
          </w:p>
        </w:tc>
        <w:tc>
          <w:tcPr>
            <w:tcW w:w="1502" w:type="dxa"/>
          </w:tcPr>
          <w:p w14:paraId="6E8BAC66" w14:textId="77777777" w:rsidR="001C7848" w:rsidRPr="00B95C77" w:rsidRDefault="001C7848" w:rsidP="00416EE0">
            <w:pPr>
              <w:rPr>
                <w:b/>
                <w:color w:val="000000" w:themeColor="text1"/>
              </w:rPr>
            </w:pPr>
            <w:r w:rsidRPr="00B95C77">
              <w:rPr>
                <w:b/>
                <w:color w:val="000000" w:themeColor="text1"/>
              </w:rPr>
              <w:t>Loss</w:t>
            </w:r>
          </w:p>
        </w:tc>
        <w:tc>
          <w:tcPr>
            <w:tcW w:w="1502" w:type="dxa"/>
          </w:tcPr>
          <w:p w14:paraId="7F61B61E" w14:textId="77777777" w:rsidR="001C7848" w:rsidRPr="00B95C77" w:rsidRDefault="001C7848" w:rsidP="00416EE0">
            <w:pPr>
              <w:rPr>
                <w:b/>
                <w:color w:val="000000" w:themeColor="text1"/>
              </w:rPr>
            </w:pPr>
            <w:r w:rsidRPr="00B95C77">
              <w:rPr>
                <w:b/>
                <w:color w:val="000000" w:themeColor="text1"/>
              </w:rPr>
              <w:t>Categorical accuracy</w:t>
            </w:r>
          </w:p>
        </w:tc>
        <w:tc>
          <w:tcPr>
            <w:tcW w:w="1502" w:type="dxa"/>
          </w:tcPr>
          <w:p w14:paraId="6294A0D8" w14:textId="77777777" w:rsidR="001C7848" w:rsidRPr="00B95C77" w:rsidRDefault="001C7848" w:rsidP="00416EE0">
            <w:pPr>
              <w:rPr>
                <w:b/>
                <w:color w:val="000000" w:themeColor="text1"/>
              </w:rPr>
            </w:pPr>
            <w:r w:rsidRPr="00B95C77">
              <w:rPr>
                <w:b/>
                <w:color w:val="000000" w:themeColor="text1"/>
              </w:rPr>
              <w:t>Non-Null Label Accuracy</w:t>
            </w:r>
          </w:p>
        </w:tc>
      </w:tr>
      <w:tr w:rsidR="001C7848" w14:paraId="20E8CBDA" w14:textId="77777777" w:rsidTr="00416EE0">
        <w:tc>
          <w:tcPr>
            <w:tcW w:w="1501" w:type="dxa"/>
          </w:tcPr>
          <w:p w14:paraId="234E1098" w14:textId="77777777" w:rsidR="001C7848" w:rsidRPr="00B95C77" w:rsidRDefault="001C7848" w:rsidP="00416EE0">
            <w:pPr>
              <w:rPr>
                <w:color w:val="000000" w:themeColor="text1"/>
              </w:rPr>
            </w:pPr>
            <w:r>
              <w:rPr>
                <w:color w:val="000000" w:themeColor="text1"/>
              </w:rPr>
              <w:t>Test</w:t>
            </w:r>
          </w:p>
        </w:tc>
        <w:tc>
          <w:tcPr>
            <w:tcW w:w="1501" w:type="dxa"/>
          </w:tcPr>
          <w:p w14:paraId="04DF4FF2" w14:textId="436D81D2" w:rsidR="001C7848" w:rsidRDefault="00256873" w:rsidP="00416EE0">
            <w:pPr>
              <w:rPr>
                <w:color w:val="000000" w:themeColor="text1"/>
              </w:rPr>
            </w:pPr>
            <w:r>
              <w:rPr>
                <w:color w:val="000000" w:themeColor="text1"/>
              </w:rPr>
              <w:t>ToyV</w:t>
            </w:r>
            <w:r w:rsidR="001C7848">
              <w:rPr>
                <w:color w:val="000000" w:themeColor="text1"/>
              </w:rPr>
              <w:t>2</w:t>
            </w:r>
          </w:p>
        </w:tc>
        <w:tc>
          <w:tcPr>
            <w:tcW w:w="1502" w:type="dxa"/>
          </w:tcPr>
          <w:p w14:paraId="060A9749" w14:textId="5DE891A9" w:rsidR="001C7848" w:rsidRDefault="00416EE0" w:rsidP="00416EE0">
            <w:pPr>
              <w:rPr>
                <w:color w:val="000000" w:themeColor="text1"/>
              </w:rPr>
            </w:pPr>
            <w:r w:rsidRPr="00416EE0">
              <w:rPr>
                <w:color w:val="000000" w:themeColor="text1"/>
              </w:rPr>
              <w:t>0.1564</w:t>
            </w:r>
          </w:p>
        </w:tc>
        <w:tc>
          <w:tcPr>
            <w:tcW w:w="1502" w:type="dxa"/>
          </w:tcPr>
          <w:p w14:paraId="5F5A90FA" w14:textId="2A69EBB2" w:rsidR="001C7848" w:rsidRPr="00B95C77" w:rsidRDefault="00416EE0" w:rsidP="00416EE0">
            <w:pPr>
              <w:rPr>
                <w:color w:val="000000" w:themeColor="text1"/>
              </w:rPr>
            </w:pPr>
            <w:r w:rsidRPr="00416EE0">
              <w:rPr>
                <w:color w:val="000000" w:themeColor="text1"/>
              </w:rPr>
              <w:t>0.953</w:t>
            </w:r>
            <w:r>
              <w:rPr>
                <w:color w:val="000000" w:themeColor="text1"/>
              </w:rPr>
              <w:t>8</w:t>
            </w:r>
          </w:p>
        </w:tc>
        <w:tc>
          <w:tcPr>
            <w:tcW w:w="1502" w:type="dxa"/>
          </w:tcPr>
          <w:p w14:paraId="3078AF46" w14:textId="3B7B8E83" w:rsidR="001C7848" w:rsidRDefault="00416EE0" w:rsidP="00416EE0">
            <w:pPr>
              <w:rPr>
                <w:color w:val="000000" w:themeColor="text1"/>
              </w:rPr>
            </w:pPr>
            <w:r w:rsidRPr="00416EE0">
              <w:rPr>
                <w:color w:val="000000" w:themeColor="text1"/>
              </w:rPr>
              <w:t>0.5532</w:t>
            </w:r>
          </w:p>
        </w:tc>
      </w:tr>
    </w:tbl>
    <w:p w14:paraId="1D27C16F" w14:textId="0E170DE9" w:rsidR="00F36922" w:rsidRDefault="00F36922" w:rsidP="00BA5C5F"/>
    <w:p w14:paraId="257D60B7" w14:textId="29103D59" w:rsidR="00416EE0" w:rsidRDefault="00416EE0" w:rsidP="00BA5C5F">
      <w:r>
        <w:t>Note that the non-null label accuracy for ToyV2 is higher than that achieved from ToyV1 against the ‘mini’ test-set. Given these results, if time allowed, a ToyV3 dataset would be trained</w:t>
      </w:r>
      <w:r w:rsidR="000B6AD8">
        <w:t>, using more training data and test/dev sets of the same size, to see if this score could be further improved.</w:t>
      </w:r>
    </w:p>
    <w:p w14:paraId="78B099E8" w14:textId="77777777" w:rsidR="001C7848" w:rsidRDefault="001C7848" w:rsidP="00BA5C5F"/>
    <w:p w14:paraId="3D746C2F" w14:textId="2754C5BA" w:rsidR="00F36922" w:rsidRDefault="00F36922" w:rsidP="00D95F5A">
      <w:pPr>
        <w:pStyle w:val="Heading3"/>
      </w:pPr>
      <w:bookmarkStart w:id="106" w:name="_Ref522276945"/>
      <w:bookmarkStart w:id="107" w:name="_Toc522737892"/>
      <w:r>
        <w:t>The full dataset</w:t>
      </w:r>
      <w:bookmarkEnd w:id="106"/>
      <w:bookmarkEnd w:id="107"/>
    </w:p>
    <w:p w14:paraId="7A323786" w14:textId="73891067" w:rsidR="00E07B62" w:rsidRDefault="00E07B62" w:rsidP="00E07B62"/>
    <w:p w14:paraId="5A1CD619" w14:textId="2DEE25FE" w:rsidR="00B97C55" w:rsidRDefault="00E07B62" w:rsidP="00E07B62">
      <w:r>
        <w:t>T</w:t>
      </w:r>
      <w:r w:rsidR="007928A1">
        <w:t>he T</w:t>
      </w:r>
      <w:r w:rsidR="00650C79">
        <w:t>oy</w:t>
      </w:r>
      <w:r w:rsidR="007928A1">
        <w:t>V1</w:t>
      </w:r>
      <w:r w:rsidR="00650C79">
        <w:t xml:space="preserve"> dataset’s tensors were </w:t>
      </w:r>
      <w:r w:rsidR="00506792" w:rsidRPr="00506792">
        <w:rPr>
          <w:color w:val="000000" w:themeColor="text1"/>
        </w:rPr>
        <w:t>18</w:t>
      </w:r>
      <w:r>
        <w:t>GB in size as NumPy objects.</w:t>
      </w:r>
      <w:r w:rsidR="00650C79">
        <w:t xml:space="preserve"> To train the toy dataset for seven epochs on Birkbeck’s deep Machine Learning server took </w:t>
      </w:r>
      <w:r w:rsidR="00B97C55">
        <w:t xml:space="preserve">about 36 hours per epoch, or about eleven days. With </w:t>
      </w:r>
      <w:r w:rsidR="00B97C55" w:rsidRPr="00B97C55">
        <w:t>2</w:t>
      </w:r>
      <w:r w:rsidR="00BC60BD">
        <w:t>,</w:t>
      </w:r>
      <w:r w:rsidR="00B97C55" w:rsidRPr="00B97C55">
        <w:t>323</w:t>
      </w:r>
      <w:r w:rsidR="00BC60BD">
        <w:t>,</w:t>
      </w:r>
      <w:r w:rsidR="00B97C55" w:rsidRPr="00B97C55">
        <w:t>449</w:t>
      </w:r>
      <w:r w:rsidR="00B97C55">
        <w:t xml:space="preserve"> sentences of data trained ever</w:t>
      </w:r>
      <w:r w:rsidR="007928A1">
        <w:t>y epoch, it is clear that the T</w:t>
      </w:r>
      <w:r w:rsidR="00B97C55">
        <w:t>oy</w:t>
      </w:r>
      <w:r w:rsidR="007928A1">
        <w:t>V1</w:t>
      </w:r>
      <w:r w:rsidR="00B97C55">
        <w:t xml:space="preserve"> dataset actually represents a significant amount of data.</w:t>
      </w:r>
    </w:p>
    <w:p w14:paraId="1D1E59C0" w14:textId="77777777" w:rsidR="00B97C55" w:rsidRDefault="00B97C55" w:rsidP="00E07B62"/>
    <w:p w14:paraId="6C474204" w14:textId="5571C7E8" w:rsidR="00E07B62" w:rsidRDefault="000E2A8A" w:rsidP="00E07B62">
      <w:r>
        <w:t xml:space="preserve">As the </w:t>
      </w:r>
      <w:r w:rsidR="007928A1">
        <w:t>ToyV1</w:t>
      </w:r>
      <w:r>
        <w:t xml:space="preserve"> dataset required 18GB just to load the tensors into memory, it is anticipated that the full dataset would require 720GB or thereabouts. Clearly, </w:t>
      </w:r>
      <w:r w:rsidR="00E07B62">
        <w:t xml:space="preserve">to </w:t>
      </w:r>
      <w:r w:rsidR="005870F2">
        <w:t>use</w:t>
      </w:r>
      <w:r w:rsidR="00E07B62">
        <w:t xml:space="preserve"> all the interpolated Hansards into</w:t>
      </w:r>
      <w:r w:rsidR="00B97C55">
        <w:t xml:space="preserve"> the model</w:t>
      </w:r>
      <w:r w:rsidR="005870F2">
        <w:t xml:space="preserve"> (divided into train, test and dev sets)</w:t>
      </w:r>
      <w:r w:rsidR="00B97C55">
        <w:t xml:space="preserve"> would require</w:t>
      </w:r>
      <w:r w:rsidR="005A2D19">
        <w:t xml:space="preserve"> using Keras’</w:t>
      </w:r>
      <w:r w:rsidR="00B97C55">
        <w:t xml:space="preserve"> </w:t>
      </w:r>
      <w:r w:rsidR="005A2D19">
        <w:t>fit-</w:t>
      </w:r>
      <w:r w:rsidR="00B97C55">
        <w:t>generator</w:t>
      </w:r>
      <w:r w:rsidR="005A2D19">
        <w:t xml:space="preserve"> methods, to generate the tensors on the fly as they were needed</w:t>
      </w:r>
      <w:r w:rsidR="00B97C55">
        <w:t>, and a large amount of time.</w:t>
      </w:r>
      <w:r w:rsidR="00D95F5A">
        <w:t xml:space="preserve"> It is </w:t>
      </w:r>
      <w:r w:rsidR="00364C27">
        <w:t>possible</w:t>
      </w:r>
      <w:r w:rsidR="00D95F5A">
        <w:t xml:space="preserve"> that the NaN validation problems described in </w:t>
      </w:r>
      <w:r w:rsidR="00D95F5A">
        <w:fldChar w:fldCharType="begin"/>
      </w:r>
      <w:r w:rsidR="00D95F5A">
        <w:instrText xml:space="preserve"> REF _Ref521576975 \r \h </w:instrText>
      </w:r>
      <w:r w:rsidR="00D95F5A">
        <w:fldChar w:fldCharType="separate"/>
      </w:r>
      <w:r w:rsidR="00D95F5A">
        <w:t>10.2.2</w:t>
      </w:r>
      <w:r w:rsidR="00D95F5A">
        <w:fldChar w:fldCharType="end"/>
      </w:r>
      <w:r w:rsidR="00364C27">
        <w:t xml:space="preserve"> would recur, given the much larger dataset</w:t>
      </w:r>
      <w:r w:rsidR="00872E55">
        <w:t xml:space="preserve"> (</w:t>
      </w:r>
      <w:r w:rsidR="00914DFE" w:rsidRPr="00914DFE">
        <w:t>182</w:t>
      </w:r>
      <w:r w:rsidR="00914DFE">
        <w:t>,</w:t>
      </w:r>
      <w:r w:rsidR="00914DFE" w:rsidRPr="00914DFE">
        <w:t>575</w:t>
      </w:r>
      <w:r w:rsidR="00914DFE">
        <w:t>,</w:t>
      </w:r>
      <w:r w:rsidR="00914DFE" w:rsidRPr="00914DFE">
        <w:t>072</w:t>
      </w:r>
      <w:r w:rsidR="00914DFE">
        <w:t xml:space="preserve"> </w:t>
      </w:r>
      <w:r w:rsidR="00872E55">
        <w:t>sentences</w:t>
      </w:r>
      <w:r w:rsidR="00914DFE">
        <w:t xml:space="preserve"> in total</w:t>
      </w:r>
      <w:r w:rsidR="00872E55">
        <w:t>)</w:t>
      </w:r>
      <w:r w:rsidR="005A2D19">
        <w:t>. Or, it is possible that, with a suitably chosen batch-size for the generator, the NaN validation problem could be avoided.</w:t>
      </w:r>
      <w:r w:rsidR="002B763F">
        <w:t xml:space="preserve"> It is not clear how long such a model could take to train – if </w:t>
      </w:r>
      <w:r w:rsidR="00FE6652">
        <w:t>the time taken</w:t>
      </w:r>
      <w:r w:rsidR="007928A1">
        <w:t xml:space="preserve"> scaled linearly from the ToyV1</w:t>
      </w:r>
      <w:r w:rsidR="002B763F">
        <w:t xml:space="preserve">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5E9D05B9" w14:textId="48F17A00" w:rsidR="002B763F" w:rsidRDefault="002B763F" w:rsidP="00E07B62"/>
    <w:p w14:paraId="72E22C23" w14:textId="72EEA9F2" w:rsidR="002B763F" w:rsidRDefault="002B763F" w:rsidP="00E07B62">
      <w:r>
        <w:t>As of Friday 17</w:t>
      </w:r>
      <w:r w:rsidRPr="002B763F">
        <w:rPr>
          <w:vertAlign w:val="superscript"/>
        </w:rPr>
        <w:t>th</w:t>
      </w:r>
      <w:r>
        <w:t xml:space="preserve"> August 2018, I took the decision to prioritise working on a simple GUI interface, </w:t>
      </w:r>
      <w:r w:rsidR="00FE6652">
        <w:t>instead of</w:t>
      </w:r>
      <w:r>
        <w:t xml:space="preserve"> writing the generator methods required to train the full dataset.</w:t>
      </w:r>
      <w:r w:rsidR="00B4766E">
        <w:t xml:space="preserve"> These generator methods </w:t>
      </w:r>
      <w:r w:rsidR="006A5D44">
        <w:t>could</w:t>
      </w:r>
      <w:r w:rsidR="00B4766E">
        <w:t xml:space="preserve"> be quite easily derived </w:t>
      </w:r>
      <w:r w:rsidR="00307A58">
        <w:t>by wrapping</w:t>
      </w:r>
      <w:r w:rsidR="00B4766E">
        <w:t xml:space="preserve"> create_x_toy and creat</w:t>
      </w:r>
      <w:r w:rsidR="00307A58">
        <w:t>e_y_toy in model_integration.py with a python generator, then returning the Numpy arrays instead of pickling them out to disk.</w:t>
      </w:r>
    </w:p>
    <w:p w14:paraId="17695C10" w14:textId="3FFD95B3" w:rsidR="00E67CD5" w:rsidRDefault="00E67CD5" w:rsidP="00E07B62"/>
    <w:p w14:paraId="79BC6C07" w14:textId="77777777" w:rsidR="00E67CD5" w:rsidRPr="00E67CD5" w:rsidRDefault="00E67CD5" w:rsidP="00E67CD5">
      <w:pPr>
        <w:pStyle w:val="Heading3"/>
      </w:pPr>
      <w:bookmarkStart w:id="108" w:name="_Toc522737893"/>
      <w:r w:rsidRPr="00E67CD5">
        <w:t>Cross-validation</w:t>
      </w:r>
      <w:bookmarkEnd w:id="108"/>
    </w:p>
    <w:p w14:paraId="4C894273" w14:textId="77777777" w:rsidR="00E67CD5" w:rsidRDefault="00E67CD5" w:rsidP="00E67CD5"/>
    <w:p w14:paraId="0C22130B" w14:textId="67A785B0" w:rsidR="002F0EDE" w:rsidRDefault="00E67CD5" w:rsidP="00E67CD5">
      <w:r>
        <w:t xml:space="preserve">Fortunately, thanks to the hash-bucketing approach to datasets, the Hansard debates are already scrambled, so I </w:t>
      </w:r>
      <w:r w:rsidR="00C558BD">
        <w:t>could</w:t>
      </w:r>
      <w:r>
        <w:t xml:space="preserve"> just use contiguous pieces of the NumPy arrays to generate segments.</w:t>
      </w:r>
      <w:r w:rsidR="00C558BD">
        <w:t xml:space="preserve"> I used Scikit-Learn’s KFold class to </w:t>
      </w:r>
      <w:r w:rsidR="00B7557D">
        <w:t>generate ten folds</w:t>
      </w:r>
      <w:r w:rsidR="00364C27">
        <w:t>. In each case, a fold was one tenth of the data, used for validation. The other nine</w:t>
      </w:r>
      <w:r w:rsidR="00967B52">
        <w:t xml:space="preserve"> tenths were used for training.</w:t>
      </w:r>
      <w:r w:rsidR="002F0EDE">
        <w:t xml:space="preserve"> </w:t>
      </w:r>
      <w:r w:rsidR="002F0EDE">
        <w:fldChar w:fldCharType="begin"/>
      </w:r>
      <w:r w:rsidR="002F0EDE">
        <w:instrText xml:space="preserve"> REF _Ref522705764 \h </w:instrText>
      </w:r>
      <w:r w:rsidR="002F0EDE">
        <w:fldChar w:fldCharType="separate"/>
      </w:r>
      <w:r w:rsidR="002F0EDE">
        <w:t xml:space="preserve">Code Snippet </w:t>
      </w:r>
      <w:r w:rsidR="002F0EDE">
        <w:rPr>
          <w:noProof/>
        </w:rPr>
        <w:t>7</w:t>
      </w:r>
      <w:r w:rsidR="002F0EDE">
        <w:fldChar w:fldCharType="end"/>
      </w:r>
      <w:r w:rsidR="002F0EDE">
        <w:t xml:space="preserve"> shows how the Scikit-Learn’s KFold class is used to provide indices for the dataset splits, and then methods manual_fit and manual_evaluate are called. These methods are added to the Keras model class using Python subclassing – this approach is required because 0xnurl’s Keras implementation provides its own implementation of the fit() and evaluate() </w:t>
      </w:r>
      <w:r w:rsidR="002F0EDE">
        <w:lastRenderedPageBreak/>
        <w:t xml:space="preserve">methods, which are not designed for use in cross-validation. </w:t>
      </w:r>
      <w:r w:rsidR="004C5BE5">
        <w:fldChar w:fldCharType="begin"/>
      </w:r>
      <w:r w:rsidR="004C5BE5">
        <w:instrText xml:space="preserve"> REF _Ref522705956 \h </w:instrText>
      </w:r>
      <w:r w:rsidR="004C5BE5">
        <w:fldChar w:fldCharType="separate"/>
      </w:r>
      <w:r w:rsidR="004C5BE5">
        <w:t xml:space="preserve">Code Snippet </w:t>
      </w:r>
      <w:r w:rsidR="004C5BE5">
        <w:rPr>
          <w:noProof/>
        </w:rPr>
        <w:t>8</w:t>
      </w:r>
      <w:r w:rsidR="004C5BE5">
        <w:fldChar w:fldCharType="end"/>
      </w:r>
      <w:r w:rsidR="004C5BE5">
        <w:t xml:space="preserve"> shows an example of this approach.</w:t>
      </w:r>
    </w:p>
    <w:p w14:paraId="6BDD58EE" w14:textId="77777777" w:rsidR="002F0EDE" w:rsidRDefault="002F0EDE" w:rsidP="00E67CD5"/>
    <w:p w14:paraId="48C723FF" w14:textId="25A98B5D" w:rsidR="00E67CD5" w:rsidRDefault="00794CF7" w:rsidP="00E67CD5">
      <w:r>
        <w:t xml:space="preserve">Because of issues mentioned with using the full dataset in </w:t>
      </w:r>
      <w:r>
        <w:fldChar w:fldCharType="begin"/>
      </w:r>
      <w:r>
        <w:instrText xml:space="preserve"> REF _Ref522276945 \r \h </w:instrText>
      </w:r>
      <w:r>
        <w:fldChar w:fldCharType="separate"/>
      </w:r>
      <w:r>
        <w:t>10.2.3</w:t>
      </w:r>
      <w:r>
        <w:fldChar w:fldCharType="end"/>
      </w:r>
      <w:r>
        <w:t xml:space="preserve">, I used the dataset originally used to train the </w:t>
      </w:r>
      <w:r w:rsidR="005E3628">
        <w:t>ToyV1</w:t>
      </w:r>
      <w:r>
        <w:t xml:space="preserve"> model. As a fresh model was used for cross-validation evaluation, this was a fair evaluation on a manageable amount of data.</w:t>
      </w:r>
    </w:p>
    <w:p w14:paraId="30E5456B" w14:textId="66A4E339" w:rsidR="002F0EDE" w:rsidRDefault="002F0EDE" w:rsidP="00E67CD5"/>
    <w:bookmarkStart w:id="109" w:name="_MON_1596479652"/>
    <w:bookmarkEnd w:id="109"/>
    <w:p w14:paraId="1F835F6F" w14:textId="21613F10" w:rsidR="002F0EDE" w:rsidRDefault="00950CF3" w:rsidP="002F0EDE">
      <w:pPr>
        <w:keepNext/>
      </w:pPr>
      <w:r>
        <w:rPr>
          <w:noProof/>
        </w:rPr>
        <w:object w:dxaOrig="6970" w:dyaOrig="1250" w14:anchorId="733298ED">
          <v:shape id="_x0000_i1028" type="#_x0000_t75" alt="" style="width:348.8pt;height:63.2pt;mso-width-percent:0;mso-height-percent:0;mso-width-percent:0;mso-height-percent:0" o:ole="">
            <v:imagedata r:id="rId39" o:title=""/>
          </v:shape>
          <o:OLEObject Type="Embed" ProgID="Word.Document.12" ShapeID="_x0000_i1028" DrawAspect="Content" ObjectID="_1596525252" r:id="rId40">
            <o:FieldCodes>\s</o:FieldCodes>
          </o:OLEObject>
        </w:object>
      </w:r>
    </w:p>
    <w:p w14:paraId="5EADFB3D" w14:textId="2FE6612D" w:rsidR="002F0EDE" w:rsidRPr="00600C78" w:rsidRDefault="002F0EDE" w:rsidP="002F0EDE">
      <w:pPr>
        <w:pStyle w:val="Caption"/>
      </w:pPr>
      <w:bookmarkStart w:id="110" w:name="_Ref522705764"/>
      <w:bookmarkStart w:id="111" w:name="_Toc522734931"/>
      <w:r>
        <w:t xml:space="preserve">Code Snippet </w:t>
      </w:r>
      <w:r w:rsidR="00F77D3A">
        <w:rPr>
          <w:noProof/>
        </w:rPr>
        <w:fldChar w:fldCharType="begin"/>
      </w:r>
      <w:r w:rsidR="00F77D3A">
        <w:rPr>
          <w:noProof/>
        </w:rPr>
        <w:instrText xml:space="preserve"> SEQ Code_Snippet \* ARABIC </w:instrText>
      </w:r>
      <w:r w:rsidR="00F77D3A">
        <w:rPr>
          <w:noProof/>
        </w:rPr>
        <w:fldChar w:fldCharType="separate"/>
      </w:r>
      <w:r w:rsidR="004C5BE5">
        <w:rPr>
          <w:noProof/>
        </w:rPr>
        <w:t>7</w:t>
      </w:r>
      <w:r w:rsidR="00F77D3A">
        <w:rPr>
          <w:noProof/>
        </w:rPr>
        <w:fldChar w:fldCharType="end"/>
      </w:r>
      <w:bookmarkEnd w:id="110"/>
      <w:r>
        <w:t xml:space="preserve"> k-fold cross validation</w:t>
      </w:r>
      <w:bookmarkEnd w:id="111"/>
    </w:p>
    <w:bookmarkStart w:id="112" w:name="_MON_1596479664"/>
    <w:bookmarkEnd w:id="112"/>
    <w:p w14:paraId="2E4B1423" w14:textId="242D134B" w:rsidR="004C5BE5" w:rsidRDefault="00950CF3" w:rsidP="004C5BE5">
      <w:pPr>
        <w:keepNext/>
      </w:pPr>
      <w:r>
        <w:rPr>
          <w:noProof/>
        </w:rPr>
        <w:object w:dxaOrig="6970" w:dyaOrig="2840" w14:anchorId="3DA19EBE">
          <v:shape id="_x0000_i1027" type="#_x0000_t75" alt="" style="width:348.8pt;height:142.4pt;mso-width-percent:0;mso-height-percent:0;mso-width-percent:0;mso-height-percent:0" o:ole="">
            <v:imagedata r:id="rId41" o:title=""/>
          </v:shape>
          <o:OLEObject Type="Embed" ProgID="Word.Document.12" ShapeID="_x0000_i1027" DrawAspect="Content" ObjectID="_1596525253" r:id="rId42">
            <o:FieldCodes>\s</o:FieldCodes>
          </o:OLEObject>
        </w:object>
      </w:r>
    </w:p>
    <w:p w14:paraId="6C7BCAF1" w14:textId="57893F66" w:rsidR="00BA5C5F" w:rsidRDefault="004C5BE5" w:rsidP="004C5BE5">
      <w:pPr>
        <w:pStyle w:val="Caption"/>
      </w:pPr>
      <w:bookmarkStart w:id="113" w:name="_Ref522705956"/>
      <w:bookmarkStart w:id="114" w:name="_Toc522734932"/>
      <w:r>
        <w:t xml:space="preserve">Code Snippet </w:t>
      </w:r>
      <w:r w:rsidR="00F77D3A">
        <w:rPr>
          <w:noProof/>
        </w:rPr>
        <w:fldChar w:fldCharType="begin"/>
      </w:r>
      <w:r w:rsidR="00F77D3A">
        <w:rPr>
          <w:noProof/>
        </w:rPr>
        <w:instrText xml:space="preserve"> SEQ Code_Snippet \* ARABIC </w:instrText>
      </w:r>
      <w:r w:rsidR="00F77D3A">
        <w:rPr>
          <w:noProof/>
        </w:rPr>
        <w:fldChar w:fldCharType="separate"/>
      </w:r>
      <w:r>
        <w:rPr>
          <w:noProof/>
        </w:rPr>
        <w:t>8</w:t>
      </w:r>
      <w:r w:rsidR="00F77D3A">
        <w:rPr>
          <w:noProof/>
        </w:rPr>
        <w:fldChar w:fldCharType="end"/>
      </w:r>
      <w:bookmarkEnd w:id="113"/>
      <w:r>
        <w:t xml:space="preserve"> Python subclassing to add model evaluate</w:t>
      </w:r>
      <w:bookmarkEnd w:id="114"/>
    </w:p>
    <w:p w14:paraId="697D2844" w14:textId="6DB567D0" w:rsidR="00A7558F" w:rsidRDefault="00A7558F" w:rsidP="00A8382A">
      <w:pPr>
        <w:rPr>
          <w:b/>
          <w:color w:val="FF0000"/>
        </w:rPr>
      </w:pPr>
      <w:r w:rsidRPr="00A7558F">
        <w:rPr>
          <w:b/>
          <w:color w:val="FF0000"/>
        </w:rPr>
        <w:t>Cross-validation results</w:t>
      </w:r>
      <w:r w:rsidR="00BD12AF">
        <w:rPr>
          <w:b/>
          <w:color w:val="FF0000"/>
        </w:rPr>
        <w:t xml:space="preserve"> when they’ve run</w:t>
      </w:r>
    </w:p>
    <w:p w14:paraId="7756F942" w14:textId="73AAED74" w:rsidR="009B4D0F" w:rsidRDefault="009B4D0F" w:rsidP="00A8382A">
      <w:pPr>
        <w:rPr>
          <w:b/>
          <w:color w:val="FF0000"/>
        </w:rPr>
      </w:pPr>
    </w:p>
    <w:p w14:paraId="304642D7" w14:textId="647E5A20" w:rsidR="00AA473A" w:rsidRDefault="00AA473A" w:rsidP="00AA473A">
      <w:pPr>
        <w:pStyle w:val="Caption"/>
        <w:keepNext/>
      </w:pPr>
      <w:bookmarkStart w:id="115" w:name="_Toc522734822"/>
      <w:r>
        <w:t xml:space="preserve">Table </w:t>
      </w:r>
      <w:r w:rsidR="00F77D3A">
        <w:rPr>
          <w:noProof/>
        </w:rPr>
        <w:fldChar w:fldCharType="begin"/>
      </w:r>
      <w:r w:rsidR="00F77D3A">
        <w:rPr>
          <w:noProof/>
        </w:rPr>
        <w:instrText xml:space="preserve"> SEQ Table \* ARABIC </w:instrText>
      </w:r>
      <w:r w:rsidR="00F77D3A">
        <w:rPr>
          <w:noProof/>
        </w:rPr>
        <w:fldChar w:fldCharType="separate"/>
      </w:r>
      <w:r>
        <w:rPr>
          <w:noProof/>
        </w:rPr>
        <w:t>7</w:t>
      </w:r>
      <w:r w:rsidR="00F77D3A">
        <w:rPr>
          <w:noProof/>
        </w:rPr>
        <w:fldChar w:fldCharType="end"/>
      </w:r>
      <w:r>
        <w:t xml:space="preserve"> k-fold cross</w:t>
      </w:r>
      <w:r>
        <w:rPr>
          <w:noProof/>
        </w:rPr>
        <w:t>-validation results</w:t>
      </w:r>
      <w:bookmarkEnd w:id="115"/>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5740DB" w:rsidRPr="00B95C77" w14:paraId="6BF68CBF" w14:textId="77777777" w:rsidTr="005740DB">
        <w:tc>
          <w:tcPr>
            <w:tcW w:w="1380" w:type="dxa"/>
          </w:tcPr>
          <w:p w14:paraId="4CC5B1C0" w14:textId="77777777" w:rsidR="005740DB" w:rsidRPr="00B95C77" w:rsidRDefault="005740DB" w:rsidP="00F77D3A">
            <w:pPr>
              <w:rPr>
                <w:b/>
                <w:color w:val="000000" w:themeColor="text1"/>
              </w:rPr>
            </w:pPr>
            <w:r w:rsidRPr="00B95C77">
              <w:rPr>
                <w:b/>
                <w:color w:val="000000" w:themeColor="text1"/>
              </w:rPr>
              <w:t>Dataset used</w:t>
            </w:r>
          </w:p>
        </w:tc>
        <w:tc>
          <w:tcPr>
            <w:tcW w:w="1309" w:type="dxa"/>
          </w:tcPr>
          <w:p w14:paraId="5740EDC9" w14:textId="77777777" w:rsidR="005740DB" w:rsidRPr="00B95C77" w:rsidRDefault="005740DB" w:rsidP="00F77D3A">
            <w:pPr>
              <w:rPr>
                <w:b/>
                <w:color w:val="000000" w:themeColor="text1"/>
              </w:rPr>
            </w:pPr>
            <w:r w:rsidRPr="00B95C77">
              <w:rPr>
                <w:b/>
                <w:color w:val="000000" w:themeColor="text1"/>
              </w:rPr>
              <w:t>Dataset size</w:t>
            </w:r>
          </w:p>
        </w:tc>
        <w:tc>
          <w:tcPr>
            <w:tcW w:w="1327" w:type="dxa"/>
          </w:tcPr>
          <w:p w14:paraId="50391B38" w14:textId="08547C2F" w:rsidR="005740DB" w:rsidRPr="00B95C77" w:rsidRDefault="005740DB" w:rsidP="00F77D3A">
            <w:pPr>
              <w:rPr>
                <w:b/>
                <w:color w:val="000000" w:themeColor="text1"/>
              </w:rPr>
            </w:pPr>
            <w:r>
              <w:rPr>
                <w:b/>
                <w:color w:val="000000" w:themeColor="text1"/>
              </w:rPr>
              <w:t>Number of folds (test = 1 fold)</w:t>
            </w:r>
          </w:p>
        </w:tc>
        <w:tc>
          <w:tcPr>
            <w:tcW w:w="1023" w:type="dxa"/>
          </w:tcPr>
          <w:p w14:paraId="248C2866" w14:textId="111ECAB8" w:rsidR="005740DB" w:rsidRPr="00B95C77" w:rsidRDefault="005740DB" w:rsidP="00F77D3A">
            <w:pPr>
              <w:rPr>
                <w:b/>
                <w:color w:val="000000" w:themeColor="text1"/>
              </w:rPr>
            </w:pPr>
            <w:r>
              <w:rPr>
                <w:b/>
                <w:color w:val="000000" w:themeColor="text1"/>
              </w:rPr>
              <w:t>Epochs</w:t>
            </w:r>
          </w:p>
        </w:tc>
        <w:tc>
          <w:tcPr>
            <w:tcW w:w="1178" w:type="dxa"/>
          </w:tcPr>
          <w:p w14:paraId="70EF2C75" w14:textId="69816853" w:rsidR="005740DB" w:rsidRPr="00B95C77" w:rsidRDefault="005740DB" w:rsidP="00F77D3A">
            <w:pPr>
              <w:rPr>
                <w:b/>
                <w:color w:val="000000" w:themeColor="text1"/>
              </w:rPr>
            </w:pPr>
            <w:r w:rsidRPr="00B95C77">
              <w:rPr>
                <w:b/>
                <w:color w:val="000000" w:themeColor="text1"/>
              </w:rPr>
              <w:t>Loss</w:t>
            </w:r>
          </w:p>
        </w:tc>
        <w:tc>
          <w:tcPr>
            <w:tcW w:w="1438" w:type="dxa"/>
          </w:tcPr>
          <w:p w14:paraId="228968AF" w14:textId="77777777" w:rsidR="005740DB" w:rsidRPr="00B95C77" w:rsidRDefault="005740DB" w:rsidP="00F77D3A">
            <w:pPr>
              <w:rPr>
                <w:b/>
                <w:color w:val="000000" w:themeColor="text1"/>
              </w:rPr>
            </w:pPr>
            <w:r w:rsidRPr="00B95C77">
              <w:rPr>
                <w:b/>
                <w:color w:val="000000" w:themeColor="text1"/>
              </w:rPr>
              <w:t>Categorical accuracy</w:t>
            </w:r>
          </w:p>
        </w:tc>
        <w:tc>
          <w:tcPr>
            <w:tcW w:w="1355" w:type="dxa"/>
          </w:tcPr>
          <w:p w14:paraId="0C81D5DF" w14:textId="77777777" w:rsidR="005740DB" w:rsidRPr="00B95C77" w:rsidRDefault="005740DB" w:rsidP="00F77D3A">
            <w:pPr>
              <w:rPr>
                <w:b/>
                <w:color w:val="000000" w:themeColor="text1"/>
              </w:rPr>
            </w:pPr>
            <w:r w:rsidRPr="00B95C77">
              <w:rPr>
                <w:b/>
                <w:color w:val="000000" w:themeColor="text1"/>
              </w:rPr>
              <w:t>Non-Null Label Accuracy</w:t>
            </w:r>
          </w:p>
        </w:tc>
      </w:tr>
      <w:tr w:rsidR="005740DB" w14:paraId="79B20E5C" w14:textId="77777777" w:rsidTr="005740DB">
        <w:tc>
          <w:tcPr>
            <w:tcW w:w="1380" w:type="dxa"/>
          </w:tcPr>
          <w:p w14:paraId="6C827930" w14:textId="70F19300" w:rsidR="005740DB" w:rsidRPr="00B95C77" w:rsidRDefault="005740DB" w:rsidP="00F77D3A">
            <w:pPr>
              <w:rPr>
                <w:color w:val="000000" w:themeColor="text1"/>
              </w:rPr>
            </w:pPr>
            <w:r>
              <w:rPr>
                <w:color w:val="000000" w:themeColor="text1"/>
              </w:rPr>
              <w:t>Cross-validation</w:t>
            </w:r>
          </w:p>
        </w:tc>
        <w:tc>
          <w:tcPr>
            <w:tcW w:w="1309" w:type="dxa"/>
          </w:tcPr>
          <w:p w14:paraId="647025BD" w14:textId="77777777" w:rsidR="005740DB" w:rsidRDefault="005740DB" w:rsidP="00F77D3A">
            <w:pPr>
              <w:rPr>
                <w:color w:val="000000" w:themeColor="text1"/>
              </w:rPr>
            </w:pPr>
            <w:r>
              <w:rPr>
                <w:color w:val="000000" w:themeColor="text1"/>
              </w:rPr>
              <w:t>ToyV2</w:t>
            </w:r>
          </w:p>
        </w:tc>
        <w:tc>
          <w:tcPr>
            <w:tcW w:w="1327" w:type="dxa"/>
          </w:tcPr>
          <w:p w14:paraId="62B661E7" w14:textId="7472A989" w:rsidR="005740DB" w:rsidRDefault="005740DB" w:rsidP="00F77D3A">
            <w:pPr>
              <w:rPr>
                <w:color w:val="000000" w:themeColor="text1"/>
              </w:rPr>
            </w:pPr>
            <w:r>
              <w:rPr>
                <w:color w:val="000000" w:themeColor="text1"/>
              </w:rPr>
              <w:t>10</w:t>
            </w:r>
          </w:p>
        </w:tc>
        <w:tc>
          <w:tcPr>
            <w:tcW w:w="1023" w:type="dxa"/>
          </w:tcPr>
          <w:p w14:paraId="1FD6E09D" w14:textId="6553BFFF" w:rsidR="005740DB" w:rsidRDefault="005740DB" w:rsidP="00F77D3A">
            <w:pPr>
              <w:rPr>
                <w:color w:val="000000" w:themeColor="text1"/>
              </w:rPr>
            </w:pPr>
            <w:r>
              <w:rPr>
                <w:color w:val="000000" w:themeColor="text1"/>
              </w:rPr>
              <w:t>3</w:t>
            </w:r>
          </w:p>
        </w:tc>
        <w:tc>
          <w:tcPr>
            <w:tcW w:w="1178" w:type="dxa"/>
          </w:tcPr>
          <w:p w14:paraId="3D64B4E1" w14:textId="2FF68847" w:rsidR="005740DB" w:rsidRDefault="005740DB" w:rsidP="00F77D3A">
            <w:pPr>
              <w:rPr>
                <w:color w:val="000000" w:themeColor="text1"/>
              </w:rPr>
            </w:pPr>
          </w:p>
        </w:tc>
        <w:tc>
          <w:tcPr>
            <w:tcW w:w="1438" w:type="dxa"/>
          </w:tcPr>
          <w:p w14:paraId="5B7BE0D2" w14:textId="46ACA229" w:rsidR="005740DB" w:rsidRPr="00B95C77" w:rsidRDefault="005740DB" w:rsidP="00F77D3A">
            <w:pPr>
              <w:rPr>
                <w:color w:val="000000" w:themeColor="text1"/>
              </w:rPr>
            </w:pPr>
          </w:p>
        </w:tc>
        <w:tc>
          <w:tcPr>
            <w:tcW w:w="1355" w:type="dxa"/>
          </w:tcPr>
          <w:p w14:paraId="3A6CC443" w14:textId="67D5CEEA" w:rsidR="005740DB" w:rsidRDefault="005740DB" w:rsidP="00F77D3A">
            <w:pPr>
              <w:rPr>
                <w:color w:val="000000" w:themeColor="text1"/>
              </w:rPr>
            </w:pPr>
          </w:p>
        </w:tc>
      </w:tr>
    </w:tbl>
    <w:p w14:paraId="7F647ABD" w14:textId="77777777" w:rsidR="009B4D0F" w:rsidRPr="00A7558F" w:rsidRDefault="009B4D0F" w:rsidP="00A8382A">
      <w:pPr>
        <w:rPr>
          <w:b/>
          <w:color w:val="FF0000"/>
        </w:rPr>
      </w:pPr>
    </w:p>
    <w:p w14:paraId="6E7C4C95" w14:textId="77777777" w:rsidR="00A7558F" w:rsidRPr="00A8382A" w:rsidRDefault="00A7558F" w:rsidP="00A8382A"/>
    <w:p w14:paraId="1FBED99A" w14:textId="2E391769" w:rsidR="00D75AF0" w:rsidRDefault="00D75AF0" w:rsidP="00D75AF0">
      <w:pPr>
        <w:pStyle w:val="Heading2"/>
      </w:pPr>
      <w:bookmarkStart w:id="116" w:name="_Toc522737894"/>
      <w:r>
        <w:t>Overall evaluation</w:t>
      </w:r>
      <w:bookmarkEnd w:id="116"/>
    </w:p>
    <w:p w14:paraId="5F43E79E" w14:textId="4B197562" w:rsidR="00BA5C5F" w:rsidRDefault="00BA5C5F" w:rsidP="00BA5C5F"/>
    <w:p w14:paraId="2AB91A67" w14:textId="419DFA6B" w:rsidR="00BA5C5F" w:rsidRDefault="0056340C" w:rsidP="00BA5C5F">
      <w:pPr>
        <w:rPr>
          <w:b/>
          <w:color w:val="FF0000"/>
        </w:rPr>
      </w:pPr>
      <w:r w:rsidRPr="00561904">
        <w:rPr>
          <w:b/>
          <w:color w:val="FF0000"/>
        </w:rPr>
        <w:t>Something in context of the Simple-GUI / Hansard</w:t>
      </w:r>
    </w:p>
    <w:p w14:paraId="649C9F5B" w14:textId="07006D2A" w:rsidR="00C02342" w:rsidRDefault="00C02342" w:rsidP="00BA5C5F">
      <w:pPr>
        <w:rPr>
          <w:b/>
          <w:color w:val="FF0000"/>
        </w:rPr>
      </w:pPr>
    </w:p>
    <w:bookmarkStart w:id="117" w:name="_MON_1596480440"/>
    <w:bookmarkEnd w:id="117"/>
    <w:p w14:paraId="3583C4DA" w14:textId="42442D69" w:rsidR="00C02342" w:rsidRDefault="00950CF3" w:rsidP="00C02342">
      <w:pPr>
        <w:keepNext/>
      </w:pPr>
      <w:r>
        <w:rPr>
          <w:b/>
          <w:noProof/>
          <w:color w:val="FF0000"/>
        </w:rPr>
        <w:object w:dxaOrig="6970" w:dyaOrig="980" w14:anchorId="398CC249">
          <v:shape id="_x0000_i1026" type="#_x0000_t75" alt="" style="width:348.8pt;height:48.8pt;mso-width-percent:0;mso-height-percent:0;mso-width-percent:0;mso-height-percent:0" o:ole="">
            <v:imagedata r:id="rId43" o:title=""/>
          </v:shape>
          <o:OLEObject Type="Embed" ProgID="Word.Document.12" ShapeID="_x0000_i1026" DrawAspect="Content" ObjectID="_1596525254" r:id="rId44">
            <o:FieldCodes>\s</o:FieldCodes>
          </o:OLEObject>
        </w:object>
      </w:r>
    </w:p>
    <w:p w14:paraId="3668A213" w14:textId="733F3E74" w:rsidR="00C02342" w:rsidRDefault="00C02342" w:rsidP="00C02342">
      <w:pPr>
        <w:pStyle w:val="Caption"/>
        <w:rPr>
          <w:b/>
          <w:color w:val="FF0000"/>
        </w:rPr>
      </w:pPr>
      <w:r>
        <w:t xml:space="preserve">Figure </w:t>
      </w:r>
      <w:r>
        <w:fldChar w:fldCharType="begin"/>
      </w:r>
      <w:r>
        <w:instrText xml:space="preserve"> SEQ Figure \* ARABIC </w:instrText>
      </w:r>
      <w:r>
        <w:fldChar w:fldCharType="separate"/>
      </w:r>
      <w:r>
        <w:rPr>
          <w:noProof/>
        </w:rPr>
        <w:t>16</w:t>
      </w:r>
      <w:r>
        <w:fldChar w:fldCharType="end"/>
      </w:r>
      <w:r>
        <w:t xml:space="preserve"> Example Hansard text before NE annotations - SimpleGUI</w:t>
      </w:r>
    </w:p>
    <w:p w14:paraId="543FFEB3" w14:textId="361AF318" w:rsidR="00C02342" w:rsidRDefault="00C02342" w:rsidP="00BA5C5F">
      <w:pPr>
        <w:rPr>
          <w:b/>
          <w:color w:val="FF0000"/>
        </w:rPr>
      </w:pPr>
    </w:p>
    <w:bookmarkStart w:id="118" w:name="_MON_1596480357"/>
    <w:bookmarkEnd w:id="118"/>
    <w:p w14:paraId="4781704E" w14:textId="1CE836D9" w:rsidR="00C02342" w:rsidRDefault="00950CF3" w:rsidP="00C02342">
      <w:pPr>
        <w:keepNext/>
      </w:pPr>
      <w:r>
        <w:rPr>
          <w:b/>
          <w:noProof/>
          <w:color w:val="FF0000"/>
        </w:rPr>
        <w:object w:dxaOrig="6970" w:dyaOrig="1140" w14:anchorId="48DF1E03">
          <v:shape id="_x0000_i1025" type="#_x0000_t75" alt="" style="width:348.8pt;height:56.8pt;mso-width-percent:0;mso-height-percent:0;mso-width-percent:0;mso-height-percent:0" o:ole="">
            <v:imagedata r:id="rId45" o:title=""/>
          </v:shape>
          <o:OLEObject Type="Embed" ProgID="Word.Document.12" ShapeID="_x0000_i1025" DrawAspect="Content" ObjectID="_1596525255" r:id="rId46">
            <o:FieldCodes>\s</o:FieldCodes>
          </o:OLEObject>
        </w:object>
      </w:r>
    </w:p>
    <w:p w14:paraId="42ECAB65" w14:textId="08003819" w:rsidR="00C02342" w:rsidRPr="00561904" w:rsidRDefault="00C02342" w:rsidP="00C02342">
      <w:pPr>
        <w:pStyle w:val="Caption"/>
        <w:rPr>
          <w:b/>
          <w:color w:val="FF0000"/>
        </w:rPr>
      </w:pPr>
      <w:r>
        <w:t xml:space="preserve">Figure </w:t>
      </w:r>
      <w:r>
        <w:fldChar w:fldCharType="begin"/>
      </w:r>
      <w:r>
        <w:instrText xml:space="preserve"> SEQ Figure \* ARABIC </w:instrText>
      </w:r>
      <w:r>
        <w:fldChar w:fldCharType="separate"/>
      </w:r>
      <w:r>
        <w:rPr>
          <w:noProof/>
        </w:rPr>
        <w:t>17</w:t>
      </w:r>
      <w:r>
        <w:fldChar w:fldCharType="end"/>
      </w:r>
      <w:r>
        <w:t xml:space="preserve"> Example Hansard text after NE annotations - SimpleGUI</w:t>
      </w:r>
    </w:p>
    <w:p w14:paraId="70AEAF57" w14:textId="51945181" w:rsidR="006F14DB" w:rsidRDefault="006F14DB" w:rsidP="00FE6F9D">
      <w:pPr>
        <w:pStyle w:val="Heading1"/>
      </w:pPr>
      <w:bookmarkStart w:id="119" w:name="_Toc522737895"/>
      <w:r w:rsidRPr="00FE6F9D">
        <w:t>Summary and Conclusions</w:t>
      </w:r>
      <w:bookmarkEnd w:id="119"/>
    </w:p>
    <w:p w14:paraId="4207AC43" w14:textId="0F299B5E" w:rsidR="00D75AF0" w:rsidRDefault="00D75AF0" w:rsidP="00EB2FAB">
      <w:pPr>
        <w:pStyle w:val="Heading2"/>
      </w:pPr>
      <w:bookmarkStart w:id="120" w:name="_Toc522737896"/>
      <w:r>
        <w:t>Pre-processing is hard</w:t>
      </w:r>
      <w:bookmarkEnd w:id="120"/>
    </w:p>
    <w:p w14:paraId="4A3A13C1" w14:textId="3114AC34" w:rsidR="00400691" w:rsidRDefault="00400691" w:rsidP="00400691"/>
    <w:p w14:paraId="011F1F9C" w14:textId="0785A129" w:rsidR="00400691" w:rsidRDefault="00400691" w:rsidP="00400691">
      <w:r>
        <w:t>What to do with the meta</w:t>
      </w:r>
      <w:r w:rsidR="00504C16">
        <w:t>data? Don’t want to train on it</w:t>
      </w:r>
      <w:r>
        <w:t xml:space="preserve"> but do want it to appear.</w:t>
      </w:r>
    </w:p>
    <w:p w14:paraId="620797F6" w14:textId="77777777" w:rsidR="009871F6" w:rsidRPr="00400691" w:rsidRDefault="009871F6" w:rsidP="00400691"/>
    <w:p w14:paraId="73275EB1" w14:textId="6D8418B3" w:rsidR="00D75AF0" w:rsidRDefault="00D75AF0" w:rsidP="00EB2FAB">
      <w:pPr>
        <w:pStyle w:val="Heading2"/>
      </w:pPr>
      <w:bookmarkStart w:id="121" w:name="_Ref521576199"/>
      <w:bookmarkStart w:id="122" w:name="_Toc522737897"/>
      <w:r>
        <w:t>Labelling is hard</w:t>
      </w:r>
      <w:bookmarkEnd w:id="121"/>
      <w:bookmarkEnd w:id="122"/>
    </w:p>
    <w:p w14:paraId="7FB46B9B" w14:textId="47911EC1" w:rsidR="00E71B69" w:rsidRDefault="00E71B69" w:rsidP="00E71B69"/>
    <w:p w14:paraId="2555BF49" w14:textId="5A20BB72" w:rsidR="00E71B69" w:rsidRDefault="00E71B69" w:rsidP="00E71B69">
      <w:r>
        <w:t>Interpolation algorithm won’t abandon one interpolation for a better one – first-found bias</w:t>
      </w:r>
      <w:r w:rsidR="00BE7E02">
        <w:t xml:space="preserve"> for overlaps</w:t>
      </w:r>
      <w:r>
        <w:t>, location bias</w:t>
      </w:r>
    </w:p>
    <w:p w14:paraId="34C3DB68" w14:textId="77777777" w:rsidR="004352A5" w:rsidRPr="00E71B69" w:rsidRDefault="004352A5" w:rsidP="00E71B69"/>
    <w:p w14:paraId="32DE6C9E" w14:textId="1820D036" w:rsidR="00EB2FAB" w:rsidRDefault="00EB2FAB" w:rsidP="00EB2FAB">
      <w:pPr>
        <w:pStyle w:val="Heading2"/>
      </w:pPr>
      <w:bookmarkStart w:id="123" w:name="_Toc522737898"/>
      <w:r>
        <w:t>Sentence tokenization is hard</w:t>
      </w:r>
      <w:bookmarkEnd w:id="123"/>
    </w:p>
    <w:p w14:paraId="3DE07578" w14:textId="77777777" w:rsidR="00343898" w:rsidRPr="00343898" w:rsidRDefault="00343898" w:rsidP="00343898"/>
    <w:p w14:paraId="7889A0B3" w14:textId="4634F31B" w:rsidR="006F14DB" w:rsidRDefault="00E05DF9" w:rsidP="00E71B69">
      <w:r>
        <w:t>Taught specific abbreviations to the tokenizer. Still bugs outstanding.</w:t>
      </w:r>
    </w:p>
    <w:p w14:paraId="785F2B85" w14:textId="76158FEA" w:rsidR="003D155A" w:rsidRDefault="003D155A" w:rsidP="00E71B69"/>
    <w:p w14:paraId="343EF4ED" w14:textId="329D4EF0" w:rsidR="003D155A" w:rsidRDefault="00916E5D" w:rsidP="003D155A">
      <w:pPr>
        <w:pStyle w:val="Heading2"/>
      </w:pPr>
      <w:bookmarkStart w:id="124" w:name="_Toc522737899"/>
      <w:r>
        <w:t>Future</w:t>
      </w:r>
      <w:r w:rsidR="003D155A">
        <w:t xml:space="preserve"> work</w:t>
      </w:r>
      <w:bookmarkEnd w:id="124"/>
    </w:p>
    <w:p w14:paraId="7E96B3DF" w14:textId="767F749C" w:rsidR="003D155A" w:rsidRDefault="003D155A" w:rsidP="003D155A"/>
    <w:p w14:paraId="12A97598" w14:textId="49B6360C" w:rsidR="003D155A" w:rsidRPr="003D155A" w:rsidRDefault="003D155A" w:rsidP="003D155A">
      <w:r>
        <w:t xml:space="preserve">Viterbi. Full </w:t>
      </w:r>
      <w:r w:rsidR="00916E5D">
        <w:t>dataset training</w:t>
      </w:r>
      <w:r>
        <w:t>.</w:t>
      </w:r>
      <w:r w:rsidR="008C4C83">
        <w:t xml:space="preserve"> Samtla integration.</w:t>
      </w:r>
    </w:p>
    <w:p w14:paraId="52E6FC38" w14:textId="77777777" w:rsidR="006F14DB" w:rsidRPr="00FE6F9D" w:rsidRDefault="006F14DB" w:rsidP="00FE6F9D">
      <w:pPr>
        <w:pStyle w:val="Heading1"/>
      </w:pPr>
      <w:bookmarkStart w:id="125" w:name="_Toc522737900"/>
      <w:r w:rsidRPr="00FE6F9D">
        <w:t>References</w:t>
      </w:r>
      <w:bookmarkEnd w:id="125"/>
    </w:p>
    <w:p w14:paraId="0266E0AA" w14:textId="470E6529" w:rsidR="006F14DB" w:rsidRDefault="006F14DB" w:rsidP="009871F6"/>
    <w:p w14:paraId="0E4BBE93" w14:textId="7D696CC4" w:rsidR="009871F6" w:rsidRPr="00776694" w:rsidRDefault="009871F6" w:rsidP="009871F6">
      <w:pPr>
        <w:rPr>
          <w:b/>
          <w:color w:val="FF0000"/>
        </w:rPr>
      </w:pPr>
      <w:r w:rsidRPr="00776694">
        <w:rPr>
          <w:b/>
          <w:color w:val="FF0000"/>
        </w:rPr>
        <w:t>Mendeley generate references.</w:t>
      </w:r>
    </w:p>
    <w:p w14:paraId="3FC597F3" w14:textId="77777777" w:rsidR="006F14DB" w:rsidRPr="00FE6F9D" w:rsidRDefault="006F14DB" w:rsidP="00FE6F9D">
      <w:pPr>
        <w:pStyle w:val="Heading1"/>
      </w:pPr>
      <w:bookmarkStart w:id="126" w:name="_Toc522737901"/>
      <w:r w:rsidRPr="00FE6F9D">
        <w:t>User Manual</w:t>
      </w:r>
      <w:bookmarkEnd w:id="126"/>
    </w:p>
    <w:p w14:paraId="1A6315FB" w14:textId="5D3AAF01" w:rsidR="006F14DB" w:rsidRDefault="006F14DB" w:rsidP="00F92BF3"/>
    <w:p w14:paraId="2F58AB08" w14:textId="1D990411" w:rsidR="00F92BF3" w:rsidRPr="00776694" w:rsidRDefault="00F92BF3" w:rsidP="00F92BF3">
      <w:pPr>
        <w:rPr>
          <w:b/>
          <w:color w:val="FF0000"/>
        </w:rPr>
      </w:pPr>
      <w:r w:rsidRPr="00776694">
        <w:rPr>
          <w:b/>
          <w:color w:val="FF0000"/>
        </w:rPr>
        <w:t>Pipeline.sh list of commands to run to do full processing</w:t>
      </w:r>
      <w:r w:rsidR="004C09B8">
        <w:rPr>
          <w:b/>
          <w:color w:val="FF0000"/>
        </w:rPr>
        <w:t>, ref’</w:t>
      </w:r>
      <w:r w:rsidR="00E43BCC">
        <w:rPr>
          <w:b/>
          <w:color w:val="FF0000"/>
        </w:rPr>
        <w:t>ing Appendix</w:t>
      </w:r>
      <w:r w:rsidRPr="00776694">
        <w:rPr>
          <w:b/>
          <w:color w:val="FF0000"/>
        </w:rPr>
        <w:t>. GUI instructions.</w:t>
      </w:r>
    </w:p>
    <w:p w14:paraId="592531E8" w14:textId="311A38F8" w:rsidR="00EA355D" w:rsidRDefault="007923F8" w:rsidP="00EA355D">
      <w:pPr>
        <w:pStyle w:val="Heading1"/>
      </w:pPr>
      <w:bookmarkStart w:id="127" w:name="_Ref521568652"/>
      <w:bookmarkStart w:id="128" w:name="_Toc522737902"/>
      <w:r>
        <w:t>Appendix A</w:t>
      </w:r>
      <w:r w:rsidR="00EA355D">
        <w:t>: List of Invoke tasks</w:t>
      </w:r>
      <w:bookmarkEnd w:id="127"/>
      <w:bookmarkEnd w:id="128"/>
    </w:p>
    <w:p w14:paraId="77203656" w14:textId="29D18A10" w:rsidR="00EA355D" w:rsidRDefault="00EA355D" w:rsidP="00EA355D"/>
    <w:p w14:paraId="75533EE5" w14:textId="5F2EF6DA" w:rsidR="007A6FF9" w:rsidRPr="007A6FF9" w:rsidRDefault="007A6FF9" w:rsidP="00EA355D">
      <w:pPr>
        <w:rPr>
          <w:b/>
          <w:color w:val="FF0000"/>
        </w:rPr>
      </w:pPr>
      <w:r w:rsidRPr="007A6FF9">
        <w:rPr>
          <w:b/>
          <w:color w:val="FF0000"/>
        </w:rPr>
        <w:t>Update</w:t>
      </w:r>
      <w:r>
        <w:rPr>
          <w:b/>
          <w:color w:val="FF0000"/>
        </w:rPr>
        <w:t xml:space="preserve"> with new tasks</w:t>
      </w:r>
    </w:p>
    <w:p w14:paraId="278D3A9C" w14:textId="0C821459" w:rsidR="00EA355D" w:rsidRDefault="007A6FF9" w:rsidP="00EA355D">
      <w:r>
        <w:fldChar w:fldCharType="begin"/>
      </w:r>
      <w:r>
        <w:instrText xml:space="preserve"> REF _Ref522269834 \h </w:instrText>
      </w:r>
      <w:r>
        <w:fldChar w:fldCharType="separate"/>
      </w:r>
      <w:r>
        <w:t xml:space="preserve">Table </w:t>
      </w:r>
      <w:r>
        <w:rPr>
          <w:noProof/>
        </w:rPr>
        <w:t>5</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77777777" w:rsidR="00EA355D" w:rsidRDefault="00EA355D" w:rsidP="00EA355D"/>
    <w:p w14:paraId="6DCE23F4" w14:textId="0D79A4F2" w:rsidR="00EA355D" w:rsidRDefault="00EA355D" w:rsidP="00EA355D">
      <w:pPr>
        <w:pStyle w:val="Caption"/>
        <w:keepNext/>
      </w:pPr>
      <w:bookmarkStart w:id="129" w:name="_Ref522269834"/>
      <w:bookmarkStart w:id="130" w:name="_Toc522734823"/>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AA473A">
        <w:rPr>
          <w:noProof/>
        </w:rPr>
        <w:t>8</w:t>
      </w:r>
      <w:r w:rsidR="00416EE0">
        <w:rPr>
          <w:noProof/>
        </w:rPr>
        <w:fldChar w:fldCharType="end"/>
      </w:r>
      <w:bookmarkEnd w:id="129"/>
      <w:r>
        <w:t xml:space="preserve"> List of Invoke tasks used to drive the pipeline</w:t>
      </w:r>
      <w:bookmarkEnd w:id="130"/>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77777777" w:rsidR="00EA355D" w:rsidRDefault="00EA355D" w:rsidP="00480471">
            <w:r>
              <w:t>char-ner-create-x</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777777" w:rsidR="00EA355D" w:rsidRDefault="00EA355D" w:rsidP="00480471">
            <w:r>
              <w:t>char-ner-create-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77777777"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t>7.7</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77777777"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 xml:space="preserve">Find all Hansard debates which did not correctly interpolate due to an NLTK </w:t>
            </w:r>
            <w:r>
              <w:lastRenderedPageBreak/>
              <w:t>bug with span_tokenize, and re-interpolate</w:t>
            </w:r>
          </w:p>
        </w:tc>
      </w:tr>
      <w:tr w:rsidR="00EA355D" w14:paraId="1CB2EE26" w14:textId="77777777" w:rsidTr="00480471">
        <w:tc>
          <w:tcPr>
            <w:tcW w:w="4913" w:type="dxa"/>
          </w:tcPr>
          <w:p w14:paraId="6248CF28" w14:textId="77777777" w:rsidR="00EA355D" w:rsidRDefault="00EA355D" w:rsidP="00480471">
            <w:r w:rsidRPr="0006122E">
              <w:lastRenderedPageBreak/>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77777777"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Run model.fi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lastRenderedPageBreak/>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44E8C76" w:rsid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5"/>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544780B2" w:rsidR="00D75AF0" w:rsidRPr="00D75AF0" w:rsidRDefault="007923F8" w:rsidP="00D75AF0">
      <w:pPr>
        <w:pStyle w:val="Heading1"/>
      </w:pPr>
      <w:bookmarkStart w:id="131" w:name="_Ref521578620"/>
      <w:bookmarkStart w:id="132" w:name="_Toc522737903"/>
      <w:r>
        <w:t>Appendix B</w:t>
      </w:r>
      <w:r w:rsidR="004B3D94">
        <w:t xml:space="preserve">: </w:t>
      </w:r>
      <w:r w:rsidR="00D75AF0">
        <w:t>What’s My Work</w:t>
      </w:r>
      <w:bookmarkEnd w:id="131"/>
      <w:bookmarkEnd w:id="132"/>
    </w:p>
    <w:p w14:paraId="0A3859DF" w14:textId="21DD47D0" w:rsidR="00E778AB" w:rsidRDefault="00E778AB"/>
    <w:p w14:paraId="4118C96F" w14:textId="1BA93934" w:rsidR="005100AB" w:rsidRDefault="005100AB">
      <w:r>
        <w:t>File tree, colour coded?</w:t>
      </w:r>
      <w:r w:rsidR="00C558BD">
        <w:t xml:space="preserve"> How many lines of code did I contribute?</w:t>
      </w:r>
    </w:p>
    <w:p w14:paraId="2EDC7AE8" w14:textId="3D88E54B" w:rsidR="00E778AB" w:rsidRDefault="00E778AB"/>
    <w:p w14:paraId="3C64B958" w14:textId="1D71FAF8" w:rsidR="007923F8" w:rsidRDefault="007923F8" w:rsidP="007923F8">
      <w:pPr>
        <w:pStyle w:val="Heading1"/>
      </w:pPr>
      <w:bookmarkStart w:id="133" w:name="_Ref521061060"/>
      <w:bookmarkStart w:id="134" w:name="_Toc522737904"/>
      <w:r w:rsidRPr="00FE6F9D">
        <w:t>Appendix</w:t>
      </w:r>
      <w:r>
        <w:t xml:space="preserve"> C</w:t>
      </w:r>
      <w:r w:rsidRPr="00FE6F9D">
        <w:t>: Code</w:t>
      </w:r>
      <w:bookmarkEnd w:id="133"/>
      <w:bookmarkEnd w:id="134"/>
    </w:p>
    <w:p w14:paraId="7F273417" w14:textId="77777777" w:rsidR="007923F8" w:rsidRDefault="007923F8" w:rsidP="007923F8"/>
    <w:p w14:paraId="1E064F5E" w14:textId="77777777" w:rsidR="007923F8" w:rsidRPr="00776694" w:rsidRDefault="007923F8" w:rsidP="007923F8">
      <w:pPr>
        <w:rPr>
          <w:b/>
          <w:color w:val="FF0000"/>
        </w:rPr>
      </w:pPr>
      <w:r w:rsidRPr="00776694">
        <w:rPr>
          <w:b/>
          <w:color w:val="FF0000"/>
        </w:rPr>
        <w:t>Copy in all code.</w:t>
      </w:r>
    </w:p>
    <w:p w14:paraId="47D148E9" w14:textId="77777777" w:rsidR="007923F8" w:rsidRDefault="007923F8"/>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3DDAF5" w14:textId="77777777" w:rsidR="00950CF3" w:rsidRDefault="00950CF3" w:rsidP="00540C85">
      <w:r>
        <w:separator/>
      </w:r>
    </w:p>
  </w:endnote>
  <w:endnote w:type="continuationSeparator" w:id="0">
    <w:p w14:paraId="3ED4A3E0" w14:textId="77777777" w:rsidR="00950CF3" w:rsidRDefault="00950CF3"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D3A36A" w14:textId="77777777" w:rsidR="00950CF3" w:rsidRDefault="00950CF3" w:rsidP="00540C85">
      <w:r>
        <w:separator/>
      </w:r>
    </w:p>
  </w:footnote>
  <w:footnote w:type="continuationSeparator" w:id="0">
    <w:p w14:paraId="48C6F39A" w14:textId="77777777" w:rsidR="00950CF3" w:rsidRDefault="00950CF3" w:rsidP="00540C85">
      <w:r>
        <w:continuationSeparator/>
      </w:r>
    </w:p>
  </w:footnote>
  <w:footnote w:id="1">
    <w:p w14:paraId="4602AC36" w14:textId="1E385F9E" w:rsidR="00F77D3A" w:rsidRDefault="00F77D3A"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5E9497B2" w:rsidR="00F77D3A" w:rsidRDefault="00F77D3A"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1D3C9065" w:rsidR="00F77D3A" w:rsidRDefault="00F77D3A"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031801DC" w:rsidR="00F77D3A" w:rsidRDefault="00F77D3A">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44A8D6B0" w:rsidR="00F77D3A" w:rsidRDefault="00F77D3A">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3392E70" w:rsidR="00F77D3A" w:rsidRDefault="00F77D3A">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50256F16" w14:textId="24AFE965" w:rsidR="00F77D3A" w:rsidRDefault="00F77D3A">
      <w:pPr>
        <w:pStyle w:val="FootnoteText"/>
      </w:pPr>
      <w:r>
        <w:rPr>
          <w:rStyle w:val="FootnoteReference"/>
        </w:rPr>
        <w:footnoteRef/>
      </w:r>
      <w:r>
        <w:t xml:space="preserve"> </w:t>
      </w:r>
      <w:r w:rsidRPr="0073251E">
        <w:t>http://www.pyinvoke.org/</w:t>
      </w:r>
    </w:p>
  </w:footnote>
  <w:footnote w:id="8">
    <w:p w14:paraId="59F28ED0" w14:textId="4A4D034C" w:rsidR="00F77D3A" w:rsidRDefault="00F77D3A">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9">
    <w:p w14:paraId="6F6A6321" w14:textId="0941C53B" w:rsidR="00F77D3A" w:rsidRDefault="00F77D3A">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0">
    <w:p w14:paraId="6AB6CAFE" w14:textId="1A7839EC" w:rsidR="00F77D3A" w:rsidRDefault="00F77D3A">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1">
    <w:p w14:paraId="7D68293F" w14:textId="19FB6439" w:rsidR="00F77D3A" w:rsidRDefault="00F77D3A">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2">
    <w:p w14:paraId="28F446B8" w14:textId="1EE8A85E" w:rsidR="00F77D3A" w:rsidRDefault="00F77D3A">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3">
    <w:p w14:paraId="6B5A1159" w14:textId="0BE366D2" w:rsidR="00F77D3A" w:rsidRDefault="00F77D3A">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4">
    <w:p w14:paraId="56FA84EF" w14:textId="55D44DC6" w:rsidR="00F77D3A" w:rsidRDefault="00F77D3A">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15">
    <w:p w14:paraId="346A12EE" w14:textId="6D15518F" w:rsidR="00F77D3A" w:rsidRDefault="00F77D3A">
      <w:pPr>
        <w:pStyle w:val="FootnoteText"/>
      </w:pPr>
      <w:r>
        <w:rPr>
          <w:rStyle w:val="FootnoteReference"/>
        </w:rPr>
        <w:footnoteRef/>
      </w:r>
      <w:r>
        <w:t xml:space="preserve"> </w:t>
      </w:r>
      <w:hyperlink r:id="rId14"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7388"/>
    <w:rsid w:val="000177A8"/>
    <w:rsid w:val="00021B45"/>
    <w:rsid w:val="000221BA"/>
    <w:rsid w:val="00022855"/>
    <w:rsid w:val="00027876"/>
    <w:rsid w:val="00032250"/>
    <w:rsid w:val="000401DD"/>
    <w:rsid w:val="000409F7"/>
    <w:rsid w:val="000426C1"/>
    <w:rsid w:val="00044F3A"/>
    <w:rsid w:val="00047364"/>
    <w:rsid w:val="00050DB2"/>
    <w:rsid w:val="00052A54"/>
    <w:rsid w:val="00052B12"/>
    <w:rsid w:val="00055418"/>
    <w:rsid w:val="0006349A"/>
    <w:rsid w:val="00077A43"/>
    <w:rsid w:val="00081F39"/>
    <w:rsid w:val="000870FB"/>
    <w:rsid w:val="000A6C6D"/>
    <w:rsid w:val="000B0F28"/>
    <w:rsid w:val="000B615E"/>
    <w:rsid w:val="000B6AD8"/>
    <w:rsid w:val="000C2346"/>
    <w:rsid w:val="000C32F7"/>
    <w:rsid w:val="000C75C1"/>
    <w:rsid w:val="000D40BD"/>
    <w:rsid w:val="000E2A8A"/>
    <w:rsid w:val="000F4571"/>
    <w:rsid w:val="000F79AE"/>
    <w:rsid w:val="0010095F"/>
    <w:rsid w:val="001057A8"/>
    <w:rsid w:val="00106844"/>
    <w:rsid w:val="00110D11"/>
    <w:rsid w:val="001161F4"/>
    <w:rsid w:val="00117C35"/>
    <w:rsid w:val="001263C6"/>
    <w:rsid w:val="001320B1"/>
    <w:rsid w:val="001371DC"/>
    <w:rsid w:val="00151DC2"/>
    <w:rsid w:val="00157476"/>
    <w:rsid w:val="001602FF"/>
    <w:rsid w:val="0019174A"/>
    <w:rsid w:val="00193A5D"/>
    <w:rsid w:val="00193AAE"/>
    <w:rsid w:val="001A4702"/>
    <w:rsid w:val="001B3646"/>
    <w:rsid w:val="001B3CB0"/>
    <w:rsid w:val="001B60DC"/>
    <w:rsid w:val="001C0273"/>
    <w:rsid w:val="001C7848"/>
    <w:rsid w:val="001D16F1"/>
    <w:rsid w:val="001E3A31"/>
    <w:rsid w:val="001E648B"/>
    <w:rsid w:val="001F2BE8"/>
    <w:rsid w:val="001F4115"/>
    <w:rsid w:val="00201C7D"/>
    <w:rsid w:val="00202B76"/>
    <w:rsid w:val="002053A9"/>
    <w:rsid w:val="0021103A"/>
    <w:rsid w:val="00230F17"/>
    <w:rsid w:val="002356D8"/>
    <w:rsid w:val="00247A09"/>
    <w:rsid w:val="00247F7B"/>
    <w:rsid w:val="00256873"/>
    <w:rsid w:val="002675A1"/>
    <w:rsid w:val="0027072C"/>
    <w:rsid w:val="00273C3B"/>
    <w:rsid w:val="00274C4A"/>
    <w:rsid w:val="00274C8C"/>
    <w:rsid w:val="00280433"/>
    <w:rsid w:val="002805F2"/>
    <w:rsid w:val="002B28E4"/>
    <w:rsid w:val="002B3AA2"/>
    <w:rsid w:val="002B6BDE"/>
    <w:rsid w:val="002B763F"/>
    <w:rsid w:val="002C09EA"/>
    <w:rsid w:val="002C2B6B"/>
    <w:rsid w:val="002C2CA4"/>
    <w:rsid w:val="002C4540"/>
    <w:rsid w:val="002D2C78"/>
    <w:rsid w:val="002D3C46"/>
    <w:rsid w:val="002E67F6"/>
    <w:rsid w:val="002F0EDE"/>
    <w:rsid w:val="002F4C40"/>
    <w:rsid w:val="002F4D66"/>
    <w:rsid w:val="003036DC"/>
    <w:rsid w:val="00303B80"/>
    <w:rsid w:val="00304373"/>
    <w:rsid w:val="00307A58"/>
    <w:rsid w:val="003135A8"/>
    <w:rsid w:val="00335DE5"/>
    <w:rsid w:val="00342A4C"/>
    <w:rsid w:val="00343898"/>
    <w:rsid w:val="00347D55"/>
    <w:rsid w:val="003522A0"/>
    <w:rsid w:val="00352F03"/>
    <w:rsid w:val="00354329"/>
    <w:rsid w:val="00355089"/>
    <w:rsid w:val="003553A6"/>
    <w:rsid w:val="00364C27"/>
    <w:rsid w:val="003658CB"/>
    <w:rsid w:val="003765A6"/>
    <w:rsid w:val="00380264"/>
    <w:rsid w:val="00393D7E"/>
    <w:rsid w:val="0039786B"/>
    <w:rsid w:val="003A28A2"/>
    <w:rsid w:val="003C73BF"/>
    <w:rsid w:val="003D0D2B"/>
    <w:rsid w:val="003D155A"/>
    <w:rsid w:val="003E3D76"/>
    <w:rsid w:val="003F47B1"/>
    <w:rsid w:val="00400691"/>
    <w:rsid w:val="00402E18"/>
    <w:rsid w:val="004055EF"/>
    <w:rsid w:val="00413088"/>
    <w:rsid w:val="004142DB"/>
    <w:rsid w:val="00416B70"/>
    <w:rsid w:val="00416EE0"/>
    <w:rsid w:val="00420179"/>
    <w:rsid w:val="004249E3"/>
    <w:rsid w:val="004251B1"/>
    <w:rsid w:val="00426D3B"/>
    <w:rsid w:val="00427370"/>
    <w:rsid w:val="00427AA2"/>
    <w:rsid w:val="00431230"/>
    <w:rsid w:val="00434F2A"/>
    <w:rsid w:val="004352A5"/>
    <w:rsid w:val="00443B11"/>
    <w:rsid w:val="00451A8A"/>
    <w:rsid w:val="00480471"/>
    <w:rsid w:val="00490868"/>
    <w:rsid w:val="00494DCF"/>
    <w:rsid w:val="004A0FCE"/>
    <w:rsid w:val="004B1689"/>
    <w:rsid w:val="004B3D94"/>
    <w:rsid w:val="004B699A"/>
    <w:rsid w:val="004C09B8"/>
    <w:rsid w:val="004C2BA1"/>
    <w:rsid w:val="004C5BE5"/>
    <w:rsid w:val="004C6070"/>
    <w:rsid w:val="004C609C"/>
    <w:rsid w:val="004D15B8"/>
    <w:rsid w:val="004D56BD"/>
    <w:rsid w:val="004E1946"/>
    <w:rsid w:val="004E313E"/>
    <w:rsid w:val="004E6FAA"/>
    <w:rsid w:val="004F63BD"/>
    <w:rsid w:val="004F6421"/>
    <w:rsid w:val="00501817"/>
    <w:rsid w:val="005041D5"/>
    <w:rsid w:val="00504C16"/>
    <w:rsid w:val="00506792"/>
    <w:rsid w:val="005100AB"/>
    <w:rsid w:val="00511850"/>
    <w:rsid w:val="00512BA2"/>
    <w:rsid w:val="00513162"/>
    <w:rsid w:val="0052272F"/>
    <w:rsid w:val="00526830"/>
    <w:rsid w:val="00526DCF"/>
    <w:rsid w:val="00527611"/>
    <w:rsid w:val="00527CB6"/>
    <w:rsid w:val="005332E4"/>
    <w:rsid w:val="005377C1"/>
    <w:rsid w:val="00540C85"/>
    <w:rsid w:val="005412C2"/>
    <w:rsid w:val="005432D1"/>
    <w:rsid w:val="00543B93"/>
    <w:rsid w:val="00544FBE"/>
    <w:rsid w:val="00552FC8"/>
    <w:rsid w:val="00554024"/>
    <w:rsid w:val="00554758"/>
    <w:rsid w:val="005564F8"/>
    <w:rsid w:val="00557602"/>
    <w:rsid w:val="00561904"/>
    <w:rsid w:val="0056340C"/>
    <w:rsid w:val="00565D47"/>
    <w:rsid w:val="005740DB"/>
    <w:rsid w:val="00577B66"/>
    <w:rsid w:val="00584AE6"/>
    <w:rsid w:val="00585C7A"/>
    <w:rsid w:val="005870F2"/>
    <w:rsid w:val="00590453"/>
    <w:rsid w:val="005A2A2F"/>
    <w:rsid w:val="005A2D19"/>
    <w:rsid w:val="005A40D0"/>
    <w:rsid w:val="005B0648"/>
    <w:rsid w:val="005B2133"/>
    <w:rsid w:val="005B380A"/>
    <w:rsid w:val="005C0347"/>
    <w:rsid w:val="005D7D24"/>
    <w:rsid w:val="005E3628"/>
    <w:rsid w:val="005E55F9"/>
    <w:rsid w:val="005F3FCD"/>
    <w:rsid w:val="005F7FA0"/>
    <w:rsid w:val="00600C78"/>
    <w:rsid w:val="006164FE"/>
    <w:rsid w:val="00617AE4"/>
    <w:rsid w:val="0062088A"/>
    <w:rsid w:val="00622047"/>
    <w:rsid w:val="00622E2C"/>
    <w:rsid w:val="00626F4E"/>
    <w:rsid w:val="00627CC1"/>
    <w:rsid w:val="0063745B"/>
    <w:rsid w:val="006379E7"/>
    <w:rsid w:val="00640234"/>
    <w:rsid w:val="00650C79"/>
    <w:rsid w:val="00663D0E"/>
    <w:rsid w:val="0066535B"/>
    <w:rsid w:val="00675FD3"/>
    <w:rsid w:val="00680F1A"/>
    <w:rsid w:val="00683206"/>
    <w:rsid w:val="006924A3"/>
    <w:rsid w:val="006A0B2D"/>
    <w:rsid w:val="006A5D44"/>
    <w:rsid w:val="006A7C11"/>
    <w:rsid w:val="006B3326"/>
    <w:rsid w:val="006B43EF"/>
    <w:rsid w:val="006B5065"/>
    <w:rsid w:val="006C2606"/>
    <w:rsid w:val="006C402F"/>
    <w:rsid w:val="006C5033"/>
    <w:rsid w:val="006D1EF3"/>
    <w:rsid w:val="006D5D16"/>
    <w:rsid w:val="006F14DB"/>
    <w:rsid w:val="006F4932"/>
    <w:rsid w:val="006F59FF"/>
    <w:rsid w:val="006F7372"/>
    <w:rsid w:val="00702814"/>
    <w:rsid w:val="007035F2"/>
    <w:rsid w:val="00725562"/>
    <w:rsid w:val="007260E0"/>
    <w:rsid w:val="0073251E"/>
    <w:rsid w:val="00742210"/>
    <w:rsid w:val="00745E44"/>
    <w:rsid w:val="00747A69"/>
    <w:rsid w:val="00753E65"/>
    <w:rsid w:val="00754CCA"/>
    <w:rsid w:val="00756306"/>
    <w:rsid w:val="00776694"/>
    <w:rsid w:val="007779CF"/>
    <w:rsid w:val="0078024C"/>
    <w:rsid w:val="00782663"/>
    <w:rsid w:val="00783079"/>
    <w:rsid w:val="00787F11"/>
    <w:rsid w:val="00790691"/>
    <w:rsid w:val="007923F8"/>
    <w:rsid w:val="007928A1"/>
    <w:rsid w:val="00792D38"/>
    <w:rsid w:val="00794CF7"/>
    <w:rsid w:val="0079500D"/>
    <w:rsid w:val="00797DBF"/>
    <w:rsid w:val="007A6755"/>
    <w:rsid w:val="007A6FF9"/>
    <w:rsid w:val="007A715F"/>
    <w:rsid w:val="007B380C"/>
    <w:rsid w:val="007B7BFA"/>
    <w:rsid w:val="007C59EE"/>
    <w:rsid w:val="007E2067"/>
    <w:rsid w:val="007E5597"/>
    <w:rsid w:val="007F39FD"/>
    <w:rsid w:val="007F4919"/>
    <w:rsid w:val="00800A55"/>
    <w:rsid w:val="0081302E"/>
    <w:rsid w:val="008237D1"/>
    <w:rsid w:val="00827F69"/>
    <w:rsid w:val="008351BC"/>
    <w:rsid w:val="0085388D"/>
    <w:rsid w:val="0085749D"/>
    <w:rsid w:val="00872E55"/>
    <w:rsid w:val="00880B62"/>
    <w:rsid w:val="00884B08"/>
    <w:rsid w:val="00887A21"/>
    <w:rsid w:val="00891BC9"/>
    <w:rsid w:val="0089684E"/>
    <w:rsid w:val="00896DEC"/>
    <w:rsid w:val="008A1715"/>
    <w:rsid w:val="008A4561"/>
    <w:rsid w:val="008C0B81"/>
    <w:rsid w:val="008C47E2"/>
    <w:rsid w:val="008C4C83"/>
    <w:rsid w:val="008C57C2"/>
    <w:rsid w:val="008D1FF9"/>
    <w:rsid w:val="008D6348"/>
    <w:rsid w:val="008E1991"/>
    <w:rsid w:val="008E62AE"/>
    <w:rsid w:val="008F1B1B"/>
    <w:rsid w:val="008F3307"/>
    <w:rsid w:val="008F4854"/>
    <w:rsid w:val="008F629F"/>
    <w:rsid w:val="008F67D3"/>
    <w:rsid w:val="00913ED5"/>
    <w:rsid w:val="00914DFE"/>
    <w:rsid w:val="00916E5D"/>
    <w:rsid w:val="0092437C"/>
    <w:rsid w:val="00927708"/>
    <w:rsid w:val="00943E8B"/>
    <w:rsid w:val="009449A7"/>
    <w:rsid w:val="00950CF3"/>
    <w:rsid w:val="009529F8"/>
    <w:rsid w:val="00962FDB"/>
    <w:rsid w:val="00965EAF"/>
    <w:rsid w:val="00967B52"/>
    <w:rsid w:val="00967DB0"/>
    <w:rsid w:val="00972B17"/>
    <w:rsid w:val="00974C59"/>
    <w:rsid w:val="00980511"/>
    <w:rsid w:val="00980766"/>
    <w:rsid w:val="00982D8F"/>
    <w:rsid w:val="009871F6"/>
    <w:rsid w:val="009911B3"/>
    <w:rsid w:val="00996E5F"/>
    <w:rsid w:val="009A1389"/>
    <w:rsid w:val="009B4D0F"/>
    <w:rsid w:val="009C05BD"/>
    <w:rsid w:val="009C3C88"/>
    <w:rsid w:val="009C76D8"/>
    <w:rsid w:val="009C7B80"/>
    <w:rsid w:val="009D408A"/>
    <w:rsid w:val="009E0DB0"/>
    <w:rsid w:val="009E5BF2"/>
    <w:rsid w:val="00A004B3"/>
    <w:rsid w:val="00A04264"/>
    <w:rsid w:val="00A25397"/>
    <w:rsid w:val="00A3134B"/>
    <w:rsid w:val="00A34810"/>
    <w:rsid w:val="00A424A4"/>
    <w:rsid w:val="00A52AD6"/>
    <w:rsid w:val="00A55837"/>
    <w:rsid w:val="00A67806"/>
    <w:rsid w:val="00A705AF"/>
    <w:rsid w:val="00A74463"/>
    <w:rsid w:val="00A7452C"/>
    <w:rsid w:val="00A7558F"/>
    <w:rsid w:val="00A835AD"/>
    <w:rsid w:val="00A8382A"/>
    <w:rsid w:val="00A87CEA"/>
    <w:rsid w:val="00A90A12"/>
    <w:rsid w:val="00AA073C"/>
    <w:rsid w:val="00AA1A20"/>
    <w:rsid w:val="00AA3C1A"/>
    <w:rsid w:val="00AA473A"/>
    <w:rsid w:val="00AC0C71"/>
    <w:rsid w:val="00AC2C13"/>
    <w:rsid w:val="00AC765F"/>
    <w:rsid w:val="00AD188F"/>
    <w:rsid w:val="00AD58F4"/>
    <w:rsid w:val="00AE0B12"/>
    <w:rsid w:val="00AE592A"/>
    <w:rsid w:val="00B064A5"/>
    <w:rsid w:val="00B07DDB"/>
    <w:rsid w:val="00B1174A"/>
    <w:rsid w:val="00B17AF5"/>
    <w:rsid w:val="00B20458"/>
    <w:rsid w:val="00B3157A"/>
    <w:rsid w:val="00B36080"/>
    <w:rsid w:val="00B37301"/>
    <w:rsid w:val="00B413D6"/>
    <w:rsid w:val="00B4470F"/>
    <w:rsid w:val="00B4766E"/>
    <w:rsid w:val="00B56856"/>
    <w:rsid w:val="00B64DF6"/>
    <w:rsid w:val="00B6642C"/>
    <w:rsid w:val="00B67038"/>
    <w:rsid w:val="00B706D9"/>
    <w:rsid w:val="00B7557D"/>
    <w:rsid w:val="00B800C2"/>
    <w:rsid w:val="00B86607"/>
    <w:rsid w:val="00B95C77"/>
    <w:rsid w:val="00B97C55"/>
    <w:rsid w:val="00BA2C19"/>
    <w:rsid w:val="00BA2DD4"/>
    <w:rsid w:val="00BA4A62"/>
    <w:rsid w:val="00BA5C5F"/>
    <w:rsid w:val="00BA6678"/>
    <w:rsid w:val="00BB0278"/>
    <w:rsid w:val="00BB212D"/>
    <w:rsid w:val="00BB2C0B"/>
    <w:rsid w:val="00BB3DE8"/>
    <w:rsid w:val="00BB4AB7"/>
    <w:rsid w:val="00BC37AA"/>
    <w:rsid w:val="00BC60BD"/>
    <w:rsid w:val="00BD12AF"/>
    <w:rsid w:val="00BD4FDC"/>
    <w:rsid w:val="00BE7E02"/>
    <w:rsid w:val="00BF09C4"/>
    <w:rsid w:val="00C02342"/>
    <w:rsid w:val="00C068B4"/>
    <w:rsid w:val="00C15B43"/>
    <w:rsid w:val="00C1779D"/>
    <w:rsid w:val="00C21124"/>
    <w:rsid w:val="00C214A1"/>
    <w:rsid w:val="00C2498C"/>
    <w:rsid w:val="00C31F74"/>
    <w:rsid w:val="00C32FD7"/>
    <w:rsid w:val="00C4045C"/>
    <w:rsid w:val="00C434FE"/>
    <w:rsid w:val="00C441E3"/>
    <w:rsid w:val="00C558BD"/>
    <w:rsid w:val="00C57582"/>
    <w:rsid w:val="00C705A4"/>
    <w:rsid w:val="00C83350"/>
    <w:rsid w:val="00C83AB7"/>
    <w:rsid w:val="00C92F13"/>
    <w:rsid w:val="00C9416A"/>
    <w:rsid w:val="00C949A8"/>
    <w:rsid w:val="00CA7065"/>
    <w:rsid w:val="00CB05E2"/>
    <w:rsid w:val="00CB1C8E"/>
    <w:rsid w:val="00CB6E7C"/>
    <w:rsid w:val="00CD06DA"/>
    <w:rsid w:val="00CF5D56"/>
    <w:rsid w:val="00CF6720"/>
    <w:rsid w:val="00D05CE3"/>
    <w:rsid w:val="00D146A5"/>
    <w:rsid w:val="00D15A75"/>
    <w:rsid w:val="00D17BF4"/>
    <w:rsid w:val="00D21B78"/>
    <w:rsid w:val="00D27ED9"/>
    <w:rsid w:val="00D370FC"/>
    <w:rsid w:val="00D4057C"/>
    <w:rsid w:val="00D40D46"/>
    <w:rsid w:val="00D4701C"/>
    <w:rsid w:val="00D53881"/>
    <w:rsid w:val="00D55299"/>
    <w:rsid w:val="00D56F72"/>
    <w:rsid w:val="00D62C5D"/>
    <w:rsid w:val="00D65CAC"/>
    <w:rsid w:val="00D75AF0"/>
    <w:rsid w:val="00D77F19"/>
    <w:rsid w:val="00D84065"/>
    <w:rsid w:val="00D85C71"/>
    <w:rsid w:val="00D85EF4"/>
    <w:rsid w:val="00D95F5A"/>
    <w:rsid w:val="00DA76EC"/>
    <w:rsid w:val="00DB2F86"/>
    <w:rsid w:val="00DC1BD0"/>
    <w:rsid w:val="00DC67B3"/>
    <w:rsid w:val="00DC7DCA"/>
    <w:rsid w:val="00DD24C9"/>
    <w:rsid w:val="00DD69D0"/>
    <w:rsid w:val="00DD7085"/>
    <w:rsid w:val="00DE1F21"/>
    <w:rsid w:val="00DE5111"/>
    <w:rsid w:val="00DF4CA4"/>
    <w:rsid w:val="00DF57A8"/>
    <w:rsid w:val="00DF6FFD"/>
    <w:rsid w:val="00DF75D0"/>
    <w:rsid w:val="00E00D54"/>
    <w:rsid w:val="00E036B1"/>
    <w:rsid w:val="00E05DF9"/>
    <w:rsid w:val="00E07B62"/>
    <w:rsid w:val="00E1054A"/>
    <w:rsid w:val="00E125BA"/>
    <w:rsid w:val="00E160BD"/>
    <w:rsid w:val="00E17D45"/>
    <w:rsid w:val="00E407B0"/>
    <w:rsid w:val="00E43BCC"/>
    <w:rsid w:val="00E4435F"/>
    <w:rsid w:val="00E445CA"/>
    <w:rsid w:val="00E507F3"/>
    <w:rsid w:val="00E57D4E"/>
    <w:rsid w:val="00E67CD5"/>
    <w:rsid w:val="00E71B69"/>
    <w:rsid w:val="00E778AB"/>
    <w:rsid w:val="00E86415"/>
    <w:rsid w:val="00EA1A16"/>
    <w:rsid w:val="00EA355D"/>
    <w:rsid w:val="00EA6076"/>
    <w:rsid w:val="00EB19F3"/>
    <w:rsid w:val="00EB2FAB"/>
    <w:rsid w:val="00EC1C33"/>
    <w:rsid w:val="00EC5B22"/>
    <w:rsid w:val="00ED749B"/>
    <w:rsid w:val="00EE5CB0"/>
    <w:rsid w:val="00EF04C6"/>
    <w:rsid w:val="00EF04CB"/>
    <w:rsid w:val="00EF7AC9"/>
    <w:rsid w:val="00F14EDC"/>
    <w:rsid w:val="00F2435C"/>
    <w:rsid w:val="00F26CB3"/>
    <w:rsid w:val="00F279E4"/>
    <w:rsid w:val="00F34963"/>
    <w:rsid w:val="00F36922"/>
    <w:rsid w:val="00F412EC"/>
    <w:rsid w:val="00F650A8"/>
    <w:rsid w:val="00F7050E"/>
    <w:rsid w:val="00F72112"/>
    <w:rsid w:val="00F72C77"/>
    <w:rsid w:val="00F76F99"/>
    <w:rsid w:val="00F77044"/>
    <w:rsid w:val="00F77D3A"/>
    <w:rsid w:val="00F80453"/>
    <w:rsid w:val="00F913B6"/>
    <w:rsid w:val="00F92BF3"/>
    <w:rsid w:val="00F942ED"/>
    <w:rsid w:val="00F95818"/>
    <w:rsid w:val="00F97731"/>
    <w:rsid w:val="00FB374A"/>
    <w:rsid w:val="00FB4051"/>
    <w:rsid w:val="00FD28B3"/>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emf"/><Relationship Id="rId39" Type="http://schemas.openxmlformats.org/officeDocument/2006/relationships/image" Target="media/image22.emf"/><Relationship Id="rId21" Type="http://schemas.openxmlformats.org/officeDocument/2006/relationships/image" Target="media/image8.emf"/><Relationship Id="rId34" Type="http://schemas.openxmlformats.org/officeDocument/2006/relationships/image" Target="media/image17.png"/><Relationship Id="rId42" Type="http://schemas.openxmlformats.org/officeDocument/2006/relationships/package" Target="embeddings/Microsoft_Word_Document8.docx"/><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package" Target="embeddings/Microsoft_Word_Document6.doc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package" Target="embeddings/Microsoft_Word_Document7.docx"/><Relationship Id="rId45" Type="http://schemas.openxmlformats.org/officeDocument/2006/relationships/image" Target="media/image25.emf"/><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2.emf"/><Relationship Id="rId36"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7.emf"/><Relationship Id="rId31" Type="http://schemas.openxmlformats.org/officeDocument/2006/relationships/image" Target="media/image14.png"/><Relationship Id="rId44" Type="http://schemas.openxmlformats.org/officeDocument/2006/relationships/package" Target="embeddings/Microsoft_Word_Document9.docx"/><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package" Target="embeddings/Microsoft_Word_Document5.docx"/><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4.emf"/><Relationship Id="rId48" Type="http://schemas.openxmlformats.org/officeDocument/2006/relationships/theme" Target="theme/theme1.xml"/><Relationship Id="rId8" Type="http://schemas.openxmlformats.org/officeDocument/2006/relationships/hyperlink" Target="mailto:mralph02@dcs.bbk.ac.uk" TargetMode="External"/><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package" Target="embeddings/Microsoft_Word_Document10.docx"/><Relationship Id="rId20" Type="http://schemas.openxmlformats.org/officeDocument/2006/relationships/package" Target="embeddings/Microsoft_Word_Document2.docx"/><Relationship Id="rId41" Type="http://schemas.openxmlformats.org/officeDocument/2006/relationships/image" Target="media/image23.emf"/></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github.com/pyenv/pyen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C8BD5E-954E-1D47-976D-BE7009206B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TotalTime>
  <Pages>36</Pages>
  <Words>11253</Words>
  <Characters>57959</Characters>
  <Application>Microsoft Office Word</Application>
  <DocSecurity>0</DocSecurity>
  <Lines>1566</Lines>
  <Paragraphs>629</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68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445</cp:revision>
  <dcterms:created xsi:type="dcterms:W3CDTF">2018-07-11T07:25:00Z</dcterms:created>
  <dcterms:modified xsi:type="dcterms:W3CDTF">2018-08-23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